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30120" w:rsidRDefault="00387A72">
      <w:r>
        <w:t>Chronology of Instrument Designs and Ideas</w:t>
      </w:r>
      <w:r w:rsidR="00DD5411">
        <w:t xml:space="preserve"> </w:t>
      </w:r>
    </w:p>
    <w:p w:rsidR="00DD5411" w:rsidRDefault="00DD5411">
      <w:r>
        <w:t>Sep-2016:</w:t>
      </w:r>
    </w:p>
    <w:p w:rsidR="00387A72" w:rsidRDefault="00387A72">
      <w:r>
        <w:rPr>
          <w:noProof/>
          <w:lang w:eastAsia="en-CA"/>
        </w:rPr>
        <w:drawing>
          <wp:inline distT="0" distB="0" distL="0" distR="0">
            <wp:extent cx="3070109" cy="2305050"/>
            <wp:effectExtent l="19050" t="0" r="0" b="0"/>
            <wp:docPr id="1" name="Picture 1" descr="C:\Users\arushri swarup\Documents\GitHub\Graduate-School\Ear Surgery Instruments\Pictures of Ideas\IMG_47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Pictures of Ideas\IMG_4793.JPG"/>
                    <pic:cNvPicPr>
                      <a:picLocks noChangeAspect="1" noChangeArrowheads="1"/>
                    </pic:cNvPicPr>
                  </pic:nvPicPr>
                  <pic:blipFill>
                    <a:blip r:embed="rId6" cstate="email"/>
                    <a:srcRect/>
                    <a:stretch>
                      <a:fillRect/>
                    </a:stretch>
                  </pic:blipFill>
                  <pic:spPr bwMode="auto">
                    <a:xfrm>
                      <a:off x="0" y="0"/>
                      <a:ext cx="3070109" cy="2305050"/>
                    </a:xfrm>
                    <a:prstGeom prst="rect">
                      <a:avLst/>
                    </a:prstGeom>
                    <a:noFill/>
                    <a:ln w="9525">
                      <a:noFill/>
                      <a:miter lim="800000"/>
                      <a:headEnd/>
                      <a:tailEnd/>
                    </a:ln>
                  </pic:spPr>
                </pic:pic>
              </a:graphicData>
            </a:graphic>
          </wp:inline>
        </w:drawing>
      </w:r>
    </w:p>
    <w:p w:rsidR="00387A72" w:rsidRDefault="00387A72">
      <w:r>
        <w:t xml:space="preserve">Problem: too much time to shape the cartilage graft in the appropriate shape. Solution: Cartilage 3D stencil to help shape the ear drum graft. A variant of this was tried before, and it took too long to print (too much time used) and the end result wasn’t perfect. Dr. James printed a 2D outline of the ear drum in that case. </w:t>
      </w:r>
    </w:p>
    <w:p w:rsidR="00387A72" w:rsidRDefault="00387A72"/>
    <w:p w:rsidR="00387A72" w:rsidRDefault="00387A72">
      <w:r w:rsidRPr="00387A72">
        <w:rPr>
          <w:noProof/>
          <w:lang w:eastAsia="en-CA"/>
        </w:rPr>
        <w:drawing>
          <wp:inline distT="0" distB="0" distL="0" distR="0">
            <wp:extent cx="4076700" cy="3060802"/>
            <wp:effectExtent l="19050" t="0" r="0" b="0"/>
            <wp:docPr id="13" name="Picture 12" descr="C:\Users\arushri swarup\Documents\GitHub\Graduate-School\Ear Surgery Instruments\Pictures of Ideas\IMG_47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rushri swarup\Documents\GitHub\Graduate-School\Ear Surgery Instruments\Pictures of Ideas\IMG_4792.JPG"/>
                    <pic:cNvPicPr>
                      <a:picLocks noChangeAspect="1" noChangeArrowheads="1"/>
                    </pic:cNvPicPr>
                  </pic:nvPicPr>
                  <pic:blipFill>
                    <a:blip r:embed="rId7" cstate="email"/>
                    <a:srcRect/>
                    <a:stretch>
                      <a:fillRect/>
                    </a:stretch>
                  </pic:blipFill>
                  <pic:spPr bwMode="auto">
                    <a:xfrm>
                      <a:off x="0" y="0"/>
                      <a:ext cx="4076700" cy="3060802"/>
                    </a:xfrm>
                    <a:prstGeom prst="rect">
                      <a:avLst/>
                    </a:prstGeom>
                    <a:noFill/>
                    <a:ln w="9525">
                      <a:noFill/>
                      <a:miter lim="800000"/>
                      <a:headEnd/>
                      <a:tailEnd/>
                    </a:ln>
                  </pic:spPr>
                </pic:pic>
              </a:graphicData>
            </a:graphic>
          </wp:inline>
        </w:drawing>
      </w:r>
    </w:p>
    <w:p w:rsidR="00387A72" w:rsidRDefault="00387A72">
      <w:r>
        <w:t xml:space="preserve">Problem: left and right </w:t>
      </w:r>
      <w:proofErr w:type="spellStart"/>
      <w:r>
        <w:t>Panetti</w:t>
      </w:r>
      <w:proofErr w:type="spellEnd"/>
      <w:r>
        <w:t xml:space="preserve"> suckers are not perfect – the bend angle is 90deg. </w:t>
      </w:r>
    </w:p>
    <w:p w:rsidR="00387A72" w:rsidRDefault="00387A72" w:rsidP="00387A72">
      <w:pPr>
        <w:pStyle w:val="ListParagraph"/>
        <w:numPr>
          <w:ilvl w:val="0"/>
          <w:numId w:val="1"/>
        </w:numPr>
      </w:pPr>
      <w:r>
        <w:t>90deg not optimal for ear drum which is not perfectly flat</w:t>
      </w:r>
    </w:p>
    <w:p w:rsidR="00387A72" w:rsidRDefault="00387A72" w:rsidP="00387A72">
      <w:pPr>
        <w:pStyle w:val="ListParagraph"/>
        <w:numPr>
          <w:ilvl w:val="0"/>
          <w:numId w:val="1"/>
        </w:numPr>
      </w:pPr>
      <w:r>
        <w:lastRenderedPageBreak/>
        <w:t xml:space="preserve">What is the optimal bending angle for the </w:t>
      </w:r>
      <w:proofErr w:type="spellStart"/>
      <w:r>
        <w:t>Panetti</w:t>
      </w:r>
      <w:proofErr w:type="spellEnd"/>
      <w:r>
        <w:t xml:space="preserve"> sucker? </w:t>
      </w:r>
    </w:p>
    <w:p w:rsidR="00387A72" w:rsidRDefault="00387A72">
      <w:r>
        <w:rPr>
          <w:noProof/>
          <w:lang w:eastAsia="en-CA"/>
        </w:rPr>
        <w:drawing>
          <wp:inline distT="0" distB="0" distL="0" distR="0">
            <wp:extent cx="3907412" cy="2933700"/>
            <wp:effectExtent l="19050" t="0" r="0" b="0"/>
            <wp:docPr id="2" name="Picture 2" descr="C:\Users\arushri swarup\Documents\GitHub\Graduate-School\Ear Surgery Instruments\Pictures of Ideas\IMG_47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cuments\GitHub\Graduate-School\Ear Surgery Instruments\Pictures of Ideas\IMG_4794.JPG"/>
                    <pic:cNvPicPr>
                      <a:picLocks noChangeAspect="1" noChangeArrowheads="1"/>
                    </pic:cNvPicPr>
                  </pic:nvPicPr>
                  <pic:blipFill>
                    <a:blip r:embed="rId8" cstate="email"/>
                    <a:srcRect/>
                    <a:stretch>
                      <a:fillRect/>
                    </a:stretch>
                  </pic:blipFill>
                  <pic:spPr bwMode="auto">
                    <a:xfrm>
                      <a:off x="0" y="0"/>
                      <a:ext cx="3907412" cy="2933700"/>
                    </a:xfrm>
                    <a:prstGeom prst="rect">
                      <a:avLst/>
                    </a:prstGeom>
                    <a:noFill/>
                    <a:ln w="9525">
                      <a:noFill/>
                      <a:miter lim="800000"/>
                      <a:headEnd/>
                      <a:tailEnd/>
                    </a:ln>
                  </pic:spPr>
                </pic:pic>
              </a:graphicData>
            </a:graphic>
          </wp:inline>
        </w:drawing>
      </w:r>
    </w:p>
    <w:p w:rsidR="00387A72" w:rsidRDefault="00387A72">
      <w:r>
        <w:t xml:space="preserve">Problem: cannot reach the areas visualized by the endoscope. Need a tool that can bend around the endoscope to reach something. </w:t>
      </w:r>
    </w:p>
    <w:p w:rsidR="00237DCA" w:rsidRDefault="00387A72">
      <w:r>
        <w:rPr>
          <w:noProof/>
          <w:lang w:eastAsia="en-CA"/>
        </w:rPr>
        <w:drawing>
          <wp:inline distT="0" distB="0" distL="0" distR="0">
            <wp:extent cx="3771900" cy="2831957"/>
            <wp:effectExtent l="19050" t="0" r="0" b="0"/>
            <wp:docPr id="3" name="Picture 3" descr="C:\Users\arushri swarup\Documents\GitHub\Graduate-School\Ear Surgery Instruments\Pictures of Ideas\IMG_47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cuments\GitHub\Graduate-School\Ear Surgery Instruments\Pictures of Ideas\IMG_4795.JPG"/>
                    <pic:cNvPicPr>
                      <a:picLocks noChangeAspect="1" noChangeArrowheads="1"/>
                    </pic:cNvPicPr>
                  </pic:nvPicPr>
                  <pic:blipFill>
                    <a:blip r:embed="rId9" cstate="email"/>
                    <a:srcRect/>
                    <a:stretch>
                      <a:fillRect/>
                    </a:stretch>
                  </pic:blipFill>
                  <pic:spPr bwMode="auto">
                    <a:xfrm>
                      <a:off x="0" y="0"/>
                      <a:ext cx="3771900" cy="2831957"/>
                    </a:xfrm>
                    <a:prstGeom prst="rect">
                      <a:avLst/>
                    </a:prstGeom>
                    <a:noFill/>
                    <a:ln w="9525">
                      <a:noFill/>
                      <a:miter lim="800000"/>
                      <a:headEnd/>
                      <a:tailEnd/>
                    </a:ln>
                  </pic:spPr>
                </pic:pic>
              </a:graphicData>
            </a:graphic>
          </wp:inline>
        </w:drawing>
      </w:r>
    </w:p>
    <w:p w:rsidR="00237DCA" w:rsidRDefault="00237DCA">
      <w:r>
        <w:t>Can use a wrist or concentric tubes to reach into the viewing field of the endoscope. Problem: need to feed instrument in straight, alongside endoscope and then bend (could be done by an instrument with a permanent bend in the middle or a bendable tip e.g. concentric tubes or wrist)</w:t>
      </w:r>
    </w:p>
    <w:p w:rsidR="00237DCA" w:rsidRDefault="00237DCA">
      <w:r>
        <w:t>Handle is actuated via dial for the thumb</w:t>
      </w:r>
    </w:p>
    <w:p w:rsidR="00237DCA" w:rsidRDefault="00237DCA">
      <w:r>
        <w:t xml:space="preserve">Question: what is the tip doing? </w:t>
      </w:r>
      <w:r>
        <w:sym w:font="Wingdings" w:char="F0E0"/>
      </w:r>
      <w:r>
        <w:t xml:space="preserve"> Workspace analysis</w:t>
      </w:r>
    </w:p>
    <w:p w:rsidR="00017FF5" w:rsidRDefault="00017FF5"/>
    <w:p w:rsidR="00017FF5" w:rsidRDefault="00017FF5">
      <w:r w:rsidRPr="00017FF5">
        <w:rPr>
          <w:noProof/>
          <w:lang w:eastAsia="en-CA"/>
        </w:rPr>
        <w:drawing>
          <wp:inline distT="0" distB="0" distL="0" distR="0">
            <wp:extent cx="3838575" cy="2882017"/>
            <wp:effectExtent l="19050" t="0" r="9525" b="0"/>
            <wp:docPr id="14" name="Picture 11" descr="C:\Users\arushri swarup\Documents\GitHub\Graduate-School\Ear Surgery Instruments\Pictures of Ideas\IMG_47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rushri swarup\Documents\GitHub\Graduate-School\Ear Surgery Instruments\Pictures of Ideas\IMG_4791.JPG"/>
                    <pic:cNvPicPr>
                      <a:picLocks noChangeAspect="1" noChangeArrowheads="1"/>
                    </pic:cNvPicPr>
                  </pic:nvPicPr>
                  <pic:blipFill>
                    <a:blip r:embed="rId10" cstate="email"/>
                    <a:srcRect/>
                    <a:stretch>
                      <a:fillRect/>
                    </a:stretch>
                  </pic:blipFill>
                  <pic:spPr bwMode="auto">
                    <a:xfrm>
                      <a:off x="0" y="0"/>
                      <a:ext cx="3838575" cy="2882017"/>
                    </a:xfrm>
                    <a:prstGeom prst="rect">
                      <a:avLst/>
                    </a:prstGeom>
                    <a:noFill/>
                    <a:ln w="9525">
                      <a:noFill/>
                      <a:miter lim="800000"/>
                      <a:headEnd/>
                      <a:tailEnd/>
                    </a:ln>
                  </pic:spPr>
                </pic:pic>
              </a:graphicData>
            </a:graphic>
          </wp:inline>
        </w:drawing>
      </w:r>
    </w:p>
    <w:p w:rsidR="00017FF5" w:rsidRDefault="00017FF5">
      <w:r>
        <w:t xml:space="preserve">Workspace Analysis: </w:t>
      </w:r>
    </w:p>
    <w:p w:rsidR="00017FF5" w:rsidRDefault="00017FF5" w:rsidP="00017FF5">
      <w:pPr>
        <w:pStyle w:val="ListParagraph"/>
        <w:numPr>
          <w:ilvl w:val="0"/>
          <w:numId w:val="3"/>
        </w:numPr>
      </w:pPr>
      <w:r>
        <w:t>Tip Design</w:t>
      </w:r>
    </w:p>
    <w:p w:rsidR="00017FF5" w:rsidRDefault="00017FF5" w:rsidP="00017FF5">
      <w:pPr>
        <w:pStyle w:val="ListParagraph"/>
        <w:numPr>
          <w:ilvl w:val="0"/>
          <w:numId w:val="4"/>
        </w:numPr>
      </w:pPr>
      <w:r>
        <w:t xml:space="preserve">Measure the orientation space using electromagnetic electrodes at the tip of a printed Rosen </w:t>
      </w:r>
    </w:p>
    <w:p w:rsidR="00017FF5" w:rsidRDefault="00017FF5" w:rsidP="00017FF5">
      <w:pPr>
        <w:pStyle w:val="ListParagraph"/>
        <w:numPr>
          <w:ilvl w:val="0"/>
          <w:numId w:val="4"/>
        </w:numPr>
      </w:pPr>
      <w:r>
        <w:t xml:space="preserve">Measures the orientation of the tip while dissecting </w:t>
      </w:r>
    </w:p>
    <w:p w:rsidR="00017FF5" w:rsidRDefault="00017FF5" w:rsidP="00017FF5">
      <w:pPr>
        <w:pStyle w:val="ListParagraph"/>
        <w:numPr>
          <w:ilvl w:val="0"/>
          <w:numId w:val="4"/>
        </w:numPr>
      </w:pPr>
      <w:r>
        <w:t xml:space="preserve">3D print ear model for this </w:t>
      </w:r>
    </w:p>
    <w:p w:rsidR="00017FF5" w:rsidRDefault="00017FF5" w:rsidP="00017FF5">
      <w:pPr>
        <w:pStyle w:val="ListParagraph"/>
        <w:numPr>
          <w:ilvl w:val="0"/>
          <w:numId w:val="3"/>
        </w:numPr>
      </w:pPr>
      <w:r>
        <w:t>Body Design</w:t>
      </w:r>
    </w:p>
    <w:p w:rsidR="00D64ABB" w:rsidRDefault="00D64ABB" w:rsidP="00D64ABB">
      <w:pPr>
        <w:pStyle w:val="ListParagraph"/>
        <w:numPr>
          <w:ilvl w:val="0"/>
          <w:numId w:val="5"/>
        </w:numPr>
      </w:pPr>
      <w:r>
        <w:t>3D printed ear model with orientation space and endoscope added to it</w:t>
      </w:r>
    </w:p>
    <w:p w:rsidR="00D64ABB" w:rsidRDefault="00D64ABB" w:rsidP="00D64ABB">
      <w:pPr>
        <w:pStyle w:val="ListParagraph"/>
        <w:numPr>
          <w:ilvl w:val="0"/>
          <w:numId w:val="5"/>
        </w:numPr>
      </w:pPr>
      <w:r>
        <w:t>Add a stick and play around with the geometries to figure out appropriate body angles/bends/curves to access certain regions – antrum and sinus tympani</w:t>
      </w:r>
    </w:p>
    <w:p w:rsidR="00237DCA" w:rsidRDefault="00387A72">
      <w:r>
        <w:rPr>
          <w:noProof/>
          <w:lang w:eastAsia="en-CA"/>
        </w:rPr>
        <w:lastRenderedPageBreak/>
        <w:drawing>
          <wp:inline distT="0" distB="0" distL="0" distR="0">
            <wp:extent cx="2951936" cy="2932430"/>
            <wp:effectExtent l="0" t="19050" r="0" b="0"/>
            <wp:docPr id="4" name="Picture 4" descr="C:\Users\arushri swarup\Documents\GitHub\Graduate-School\Ear Surgery Instruments\Pictures of Ideas\IMG_47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cuments\GitHub\Graduate-School\Ear Surgery Instruments\Pictures of Ideas\IMG_4796.JPG"/>
                    <pic:cNvPicPr>
                      <a:picLocks noChangeAspect="1" noChangeArrowheads="1"/>
                    </pic:cNvPicPr>
                  </pic:nvPicPr>
                  <pic:blipFill>
                    <a:blip r:embed="rId11" cstate="email"/>
                    <a:srcRect/>
                    <a:stretch>
                      <a:fillRect/>
                    </a:stretch>
                  </pic:blipFill>
                  <pic:spPr bwMode="auto">
                    <a:xfrm rot="5400000">
                      <a:off x="0" y="0"/>
                      <a:ext cx="2951936" cy="2932430"/>
                    </a:xfrm>
                    <a:prstGeom prst="rect">
                      <a:avLst/>
                    </a:prstGeom>
                    <a:noFill/>
                    <a:ln w="9525">
                      <a:noFill/>
                      <a:miter lim="800000"/>
                      <a:headEnd/>
                      <a:tailEnd/>
                    </a:ln>
                  </pic:spPr>
                </pic:pic>
              </a:graphicData>
            </a:graphic>
          </wp:inline>
        </w:drawing>
      </w:r>
    </w:p>
    <w:p w:rsidR="00237DCA" w:rsidRDefault="00017FF5">
      <w:r>
        <w:t>End effecter actuated via wires (e.g. forceps or curette) and suction down the lumen – like the Grace medical instruments but cut the tip of the lumen so the end effecter and suction are more closely integrated -&gt; complicated handle design is not ideal for surgeons as they will have to learn how to use it -&gt; make it easy and intuitive/native to the way that their current instruments work</w:t>
      </w:r>
    </w:p>
    <w:p w:rsidR="00017FF5" w:rsidRDefault="00387A72">
      <w:r>
        <w:rPr>
          <w:noProof/>
          <w:lang w:eastAsia="en-CA"/>
        </w:rPr>
        <w:drawing>
          <wp:inline distT="0" distB="0" distL="0" distR="0">
            <wp:extent cx="2496185" cy="1590675"/>
            <wp:effectExtent l="19050" t="0" r="0" b="0"/>
            <wp:docPr id="5" name="Picture 5" descr="C:\Users\arushri swarup\Documents\GitHub\Graduate-School\Ear Surgery Instruments\Pictures of Ideas\IMG_47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ushri swarup\Documents\GitHub\Graduate-School\Ear Surgery Instruments\Pictures of Ideas\IMG_4797.JPG"/>
                    <pic:cNvPicPr>
                      <a:picLocks noChangeAspect="1" noChangeArrowheads="1"/>
                    </pic:cNvPicPr>
                  </pic:nvPicPr>
                  <pic:blipFill>
                    <a:blip r:embed="rId12" cstate="email"/>
                    <a:srcRect/>
                    <a:stretch>
                      <a:fillRect/>
                    </a:stretch>
                  </pic:blipFill>
                  <pic:spPr bwMode="auto">
                    <a:xfrm>
                      <a:off x="0" y="0"/>
                      <a:ext cx="2496185" cy="1590675"/>
                    </a:xfrm>
                    <a:prstGeom prst="rect">
                      <a:avLst/>
                    </a:prstGeom>
                    <a:noFill/>
                    <a:ln w="9525">
                      <a:noFill/>
                      <a:miter lim="800000"/>
                      <a:headEnd/>
                      <a:tailEnd/>
                    </a:ln>
                  </pic:spPr>
                </pic:pic>
              </a:graphicData>
            </a:graphic>
          </wp:inline>
        </w:drawing>
      </w:r>
    </w:p>
    <w:p w:rsidR="00017FF5" w:rsidRDefault="00017FF5">
      <w:r>
        <w:t xml:space="preserve">Make a surface STL that shows the direct view of the endoscope </w:t>
      </w:r>
    </w:p>
    <w:p w:rsidR="00017FF5" w:rsidRDefault="00017FF5">
      <w:r>
        <w:t xml:space="preserve">Spoke with Harley (Mike </w:t>
      </w:r>
      <w:proofErr w:type="gramStart"/>
      <w:r>
        <w:t>Daley’s  colleague</w:t>
      </w:r>
      <w:proofErr w:type="gramEnd"/>
      <w:r>
        <w:t>) about this and he can make it as long as we provide a CT image with at least 0.5mm resolution, isotropic</w:t>
      </w:r>
    </w:p>
    <w:p w:rsidR="00017FF5" w:rsidRDefault="00017FF5">
      <w:r>
        <w:t>If we publish using his contribution, we add him as co-author (that is his payment)</w:t>
      </w:r>
    </w:p>
    <w:p w:rsidR="00017FF5" w:rsidRDefault="00017FF5"/>
    <w:p w:rsidR="00DD5411" w:rsidRDefault="00DD5411"/>
    <w:p w:rsidR="00DD5411" w:rsidRDefault="00DD5411"/>
    <w:p w:rsidR="00DD5411" w:rsidRDefault="00DD5411"/>
    <w:p w:rsidR="00DD5411" w:rsidRDefault="00DD5411">
      <w:r>
        <w:lastRenderedPageBreak/>
        <w:t>Oct-2016</w:t>
      </w:r>
    </w:p>
    <w:p w:rsidR="00017FF5" w:rsidRDefault="00387A72">
      <w:r>
        <w:rPr>
          <w:noProof/>
          <w:lang w:eastAsia="en-CA"/>
        </w:rPr>
        <w:drawing>
          <wp:inline distT="0" distB="0" distL="0" distR="0">
            <wp:extent cx="3793234" cy="2847975"/>
            <wp:effectExtent l="19050" t="0" r="0" b="0"/>
            <wp:docPr id="6" name="Picture 6" descr="C:\Users\arushri swarup\Documents\GitHub\Graduate-School\Ear Surgery Instruments\Pictures of Ideas\IMG_47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ushri swarup\Documents\GitHub\Graduate-School\Ear Surgery Instruments\Pictures of Ideas\IMG_4798.JPG"/>
                    <pic:cNvPicPr>
                      <a:picLocks noChangeAspect="1" noChangeArrowheads="1"/>
                    </pic:cNvPicPr>
                  </pic:nvPicPr>
                  <pic:blipFill>
                    <a:blip r:embed="rId13" cstate="email"/>
                    <a:srcRect/>
                    <a:stretch>
                      <a:fillRect/>
                    </a:stretch>
                  </pic:blipFill>
                  <pic:spPr bwMode="auto">
                    <a:xfrm>
                      <a:off x="0" y="0"/>
                      <a:ext cx="3793234" cy="2847975"/>
                    </a:xfrm>
                    <a:prstGeom prst="rect">
                      <a:avLst/>
                    </a:prstGeom>
                    <a:noFill/>
                    <a:ln w="9525">
                      <a:noFill/>
                      <a:miter lim="800000"/>
                      <a:headEnd/>
                      <a:tailEnd/>
                    </a:ln>
                  </pic:spPr>
                </pic:pic>
              </a:graphicData>
            </a:graphic>
          </wp:inline>
        </w:drawing>
      </w:r>
    </w:p>
    <w:p w:rsidR="00017FF5" w:rsidRDefault="00017FF5">
      <w:r>
        <w:t>Curve forceps into Rosen needle bend to help facilitate graft movement</w:t>
      </w:r>
    </w:p>
    <w:p w:rsidR="00017FF5" w:rsidRDefault="00017FF5">
      <w:r>
        <w:t xml:space="preserve">Graft introduction uses the forceps to place it into the ear canal first and then the </w:t>
      </w:r>
      <w:proofErr w:type="spellStart"/>
      <w:r>
        <w:t>rosen</w:t>
      </w:r>
      <w:proofErr w:type="spellEnd"/>
      <w:r>
        <w:t xml:space="preserve"> needle is used to slide it down the canal and position it</w:t>
      </w:r>
    </w:p>
    <w:p w:rsidR="006467BC" w:rsidRDefault="00387A72">
      <w:r>
        <w:rPr>
          <w:noProof/>
          <w:lang w:eastAsia="en-CA"/>
        </w:rPr>
        <w:drawing>
          <wp:inline distT="0" distB="0" distL="0" distR="0">
            <wp:extent cx="3305175" cy="2743200"/>
            <wp:effectExtent l="19050" t="0" r="9525" b="0"/>
            <wp:docPr id="7" name="Picture 7" descr="C:\Users\arushri swarup\Documents\GitHub\Graduate-School\Ear Surgery Instruments\Pictures of Ideas\IMG_47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cuments\GitHub\Graduate-School\Ear Surgery Instruments\Pictures of Ideas\IMG_4799.JPG"/>
                    <pic:cNvPicPr>
                      <a:picLocks noChangeAspect="1" noChangeArrowheads="1"/>
                    </pic:cNvPicPr>
                  </pic:nvPicPr>
                  <pic:blipFill>
                    <a:blip r:embed="rId14" cstate="email"/>
                    <a:srcRect b="-1768"/>
                    <a:stretch>
                      <a:fillRect/>
                    </a:stretch>
                  </pic:blipFill>
                  <pic:spPr bwMode="auto">
                    <a:xfrm>
                      <a:off x="0" y="0"/>
                      <a:ext cx="3305175" cy="2743200"/>
                    </a:xfrm>
                    <a:prstGeom prst="rect">
                      <a:avLst/>
                    </a:prstGeom>
                    <a:noFill/>
                    <a:ln w="9525">
                      <a:noFill/>
                      <a:miter lim="800000"/>
                      <a:headEnd/>
                      <a:tailEnd/>
                    </a:ln>
                  </pic:spPr>
                </pic:pic>
              </a:graphicData>
            </a:graphic>
          </wp:inline>
        </w:drawing>
      </w:r>
    </w:p>
    <w:p w:rsidR="006467BC" w:rsidRDefault="00387A72">
      <w:r>
        <w:rPr>
          <w:noProof/>
          <w:lang w:eastAsia="en-CA"/>
        </w:rPr>
        <w:lastRenderedPageBreak/>
        <w:drawing>
          <wp:inline distT="0" distB="0" distL="0" distR="0">
            <wp:extent cx="2775315" cy="2609581"/>
            <wp:effectExtent l="0" t="76200" r="0" b="57419"/>
            <wp:docPr id="8" name="Picture 8" descr="C:\Users\arushri swarup\Documents\GitHub\Graduate-School\Ear Surgery Instruments\Pictures of Ideas\IMG_48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rushri swarup\Documents\GitHub\Graduate-School\Ear Surgery Instruments\Pictures of Ideas\IMG_4801.JPG"/>
                    <pic:cNvPicPr>
                      <a:picLocks noChangeAspect="1" noChangeArrowheads="1"/>
                    </pic:cNvPicPr>
                  </pic:nvPicPr>
                  <pic:blipFill>
                    <a:blip r:embed="rId15" cstate="email"/>
                    <a:srcRect/>
                    <a:stretch>
                      <a:fillRect/>
                    </a:stretch>
                  </pic:blipFill>
                  <pic:spPr bwMode="auto">
                    <a:xfrm rot="5400000">
                      <a:off x="0" y="0"/>
                      <a:ext cx="2775315" cy="2609581"/>
                    </a:xfrm>
                    <a:prstGeom prst="rect">
                      <a:avLst/>
                    </a:prstGeom>
                    <a:noFill/>
                    <a:ln w="9525">
                      <a:noFill/>
                      <a:miter lim="800000"/>
                      <a:headEnd/>
                      <a:tailEnd/>
                    </a:ln>
                  </pic:spPr>
                </pic:pic>
              </a:graphicData>
            </a:graphic>
          </wp:inline>
        </w:drawing>
      </w:r>
    </w:p>
    <w:p w:rsidR="006467BC" w:rsidRDefault="006467BC" w:rsidP="006467BC">
      <w:pPr>
        <w:pStyle w:val="ListParagraph"/>
        <w:numPr>
          <w:ilvl w:val="0"/>
          <w:numId w:val="6"/>
        </w:numPr>
      </w:pPr>
      <w:r>
        <w:t>Slider or dial mechanism to actuate concentric tubes and forceps</w:t>
      </w:r>
    </w:p>
    <w:p w:rsidR="006467BC" w:rsidRDefault="006467BC" w:rsidP="006467BC">
      <w:pPr>
        <w:pStyle w:val="ListParagraph"/>
        <w:numPr>
          <w:ilvl w:val="0"/>
          <w:numId w:val="6"/>
        </w:numPr>
      </w:pPr>
      <w:r>
        <w:t>Decoupled forceps and concentric tubes: use dial + button in the middle (probably only allows either open or closed, not in the middle)</w:t>
      </w:r>
    </w:p>
    <w:p w:rsidR="006467BC" w:rsidRDefault="006467BC" w:rsidP="006467BC">
      <w:pPr>
        <w:pStyle w:val="ListParagraph"/>
        <w:numPr>
          <w:ilvl w:val="1"/>
          <w:numId w:val="6"/>
        </w:numPr>
      </w:pPr>
      <w:r>
        <w:t>Dial + slider underneath</w:t>
      </w:r>
    </w:p>
    <w:p w:rsidR="006467BC" w:rsidRDefault="006467BC" w:rsidP="006467BC">
      <w:pPr>
        <w:pStyle w:val="ListParagraph"/>
        <w:numPr>
          <w:ilvl w:val="0"/>
          <w:numId w:val="6"/>
        </w:numPr>
      </w:pPr>
      <w:r>
        <w:t>Coupled forceps and concentric tubes: use slider with button to actuate forceps (more control, able to half open forceps)</w:t>
      </w:r>
    </w:p>
    <w:p w:rsidR="006467BC" w:rsidRDefault="006467BC" w:rsidP="006467BC">
      <w:pPr>
        <w:pStyle w:val="ListParagraph"/>
        <w:numPr>
          <w:ilvl w:val="0"/>
          <w:numId w:val="6"/>
        </w:numPr>
      </w:pPr>
      <w:r>
        <w:t>Need to lock the dial in place – notches in the dial that locks the tubes in place</w:t>
      </w:r>
    </w:p>
    <w:p w:rsidR="006467BC" w:rsidRDefault="006467BC" w:rsidP="006467BC">
      <w:pPr>
        <w:pStyle w:val="ListParagraph"/>
        <w:numPr>
          <w:ilvl w:val="0"/>
          <w:numId w:val="6"/>
        </w:numPr>
      </w:pPr>
      <w:r>
        <w:t>Also want stiff tubes (as per feedback from EES course 19-Oct-2016) therefore lock would help that, and selecting the material, thickness</w:t>
      </w:r>
    </w:p>
    <w:p w:rsidR="001139CB" w:rsidRDefault="001139CB" w:rsidP="006467BC">
      <w:pPr>
        <w:pStyle w:val="ListParagraph"/>
        <w:numPr>
          <w:ilvl w:val="0"/>
          <w:numId w:val="6"/>
        </w:numPr>
      </w:pPr>
      <w:r>
        <w:t xml:space="preserve">Dial -&gt; can calibrate the force vs. displacement -&gt; wrap cable around thin axle attached to large dial -&gt; large dial displacement = small cable displacement </w:t>
      </w:r>
    </w:p>
    <w:p w:rsidR="001139CB" w:rsidRDefault="001139CB" w:rsidP="006467BC">
      <w:pPr>
        <w:pStyle w:val="ListParagraph"/>
        <w:numPr>
          <w:ilvl w:val="0"/>
          <w:numId w:val="6"/>
        </w:numPr>
      </w:pPr>
      <w:r>
        <w:t xml:space="preserve">Use friction pads to ensure the dial doesn’t move to easily </w:t>
      </w:r>
    </w:p>
    <w:p w:rsidR="00F46F1D" w:rsidRDefault="00F46F1D" w:rsidP="00F46F1D">
      <w:pPr>
        <w:pStyle w:val="ListParagraph"/>
        <w:numPr>
          <w:ilvl w:val="0"/>
          <w:numId w:val="6"/>
        </w:numPr>
      </w:pPr>
      <w:r>
        <w:t>After the course – it seems that for greater adoption of tools, a very simple tool (without moving parts) would be more widely accepted</w:t>
      </w:r>
    </w:p>
    <w:p w:rsidR="00F46F1D" w:rsidRDefault="00F46F1D" w:rsidP="00F46F1D">
      <w:pPr>
        <w:pStyle w:val="ListParagraph"/>
        <w:numPr>
          <w:ilvl w:val="0"/>
          <w:numId w:val="6"/>
        </w:numPr>
      </w:pPr>
      <w:r>
        <w:t>The concentric tubes introduces the risk of how to retract the instrument quickly without having to think too much about how it got there – therefore, workspace study will be useful to figure out the appropriate geometry to permanently bend a sucker and its tip to access the necessary regions.</w:t>
      </w:r>
    </w:p>
    <w:p w:rsidR="00F46F1D" w:rsidRDefault="00F46F1D" w:rsidP="00F46F1D">
      <w:pPr>
        <w:pStyle w:val="ListParagraph"/>
      </w:pPr>
    </w:p>
    <w:p w:rsidR="00387A72" w:rsidRDefault="00387A72">
      <w:r>
        <w:rPr>
          <w:noProof/>
          <w:lang w:eastAsia="en-CA"/>
        </w:rPr>
        <w:lastRenderedPageBreak/>
        <w:drawing>
          <wp:inline distT="0" distB="0" distL="0" distR="0">
            <wp:extent cx="3219450" cy="2417176"/>
            <wp:effectExtent l="19050" t="0" r="0" b="0"/>
            <wp:docPr id="9" name="Picture 9" descr="C:\Users\arushri swarup\Documents\GitHub\Graduate-School\Ear Surgery Instruments\Pictures of Ideas\IMG_47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rushri swarup\Documents\GitHub\Graduate-School\Ear Surgery Instruments\Pictures of Ideas\IMG_4774.JPG"/>
                    <pic:cNvPicPr>
                      <a:picLocks noChangeAspect="1" noChangeArrowheads="1"/>
                    </pic:cNvPicPr>
                  </pic:nvPicPr>
                  <pic:blipFill>
                    <a:blip r:embed="rId16" cstate="email"/>
                    <a:srcRect/>
                    <a:stretch>
                      <a:fillRect/>
                    </a:stretch>
                  </pic:blipFill>
                  <pic:spPr bwMode="auto">
                    <a:xfrm>
                      <a:off x="0" y="0"/>
                      <a:ext cx="3219450" cy="2417176"/>
                    </a:xfrm>
                    <a:prstGeom prst="rect">
                      <a:avLst/>
                    </a:prstGeom>
                    <a:noFill/>
                    <a:ln w="9525">
                      <a:noFill/>
                      <a:miter lim="800000"/>
                      <a:headEnd/>
                      <a:tailEnd/>
                    </a:ln>
                  </pic:spPr>
                </pic:pic>
              </a:graphicData>
            </a:graphic>
          </wp:inline>
        </w:drawing>
      </w:r>
      <w:r>
        <w:rPr>
          <w:noProof/>
          <w:lang w:eastAsia="en-CA"/>
        </w:rPr>
        <w:drawing>
          <wp:inline distT="0" distB="0" distL="0" distR="0">
            <wp:extent cx="3705225" cy="2781897"/>
            <wp:effectExtent l="19050" t="0" r="9525" b="0"/>
            <wp:docPr id="10" name="Picture 10" descr="C:\Users\arushri swarup\Documents\GitHub\Graduate-School\Ear Surgery Instruments\Pictures of Ideas\IMG_47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rushri swarup\Documents\GitHub\Graduate-School\Ear Surgery Instruments\Pictures of Ideas\IMG_4775.JPG"/>
                    <pic:cNvPicPr>
                      <a:picLocks noChangeAspect="1" noChangeArrowheads="1"/>
                    </pic:cNvPicPr>
                  </pic:nvPicPr>
                  <pic:blipFill>
                    <a:blip r:embed="rId17" cstate="email"/>
                    <a:srcRect/>
                    <a:stretch>
                      <a:fillRect/>
                    </a:stretch>
                  </pic:blipFill>
                  <pic:spPr bwMode="auto">
                    <a:xfrm>
                      <a:off x="0" y="0"/>
                      <a:ext cx="3705225" cy="2781897"/>
                    </a:xfrm>
                    <a:prstGeom prst="rect">
                      <a:avLst/>
                    </a:prstGeom>
                    <a:noFill/>
                    <a:ln w="9525">
                      <a:noFill/>
                      <a:miter lim="800000"/>
                      <a:headEnd/>
                      <a:tailEnd/>
                    </a:ln>
                  </pic:spPr>
                </pic:pic>
              </a:graphicData>
            </a:graphic>
          </wp:inline>
        </w:drawing>
      </w:r>
    </w:p>
    <w:p w:rsidR="00387A72" w:rsidRDefault="00387A72"/>
    <w:p w:rsidR="00387A72" w:rsidRDefault="00387A72" w:rsidP="001139CB">
      <w:pPr>
        <w:pStyle w:val="ListParagraph"/>
        <w:numPr>
          <w:ilvl w:val="0"/>
          <w:numId w:val="9"/>
        </w:numPr>
      </w:pPr>
      <w:r>
        <w:t>Internal regulatory required for instrument use and publication needs REB</w:t>
      </w:r>
    </w:p>
    <w:p w:rsidR="00387A72" w:rsidRDefault="00387A72" w:rsidP="001139CB">
      <w:pPr>
        <w:pStyle w:val="ListParagraph"/>
        <w:numPr>
          <w:ilvl w:val="0"/>
          <w:numId w:val="9"/>
        </w:numPr>
      </w:pPr>
      <w:r>
        <w:t>Easier to get regulatory if the instrument is similar to existing (shape, function and material)</w:t>
      </w:r>
    </w:p>
    <w:p w:rsidR="00387A72" w:rsidRDefault="00387A72" w:rsidP="001139CB">
      <w:pPr>
        <w:pStyle w:val="ListParagraph"/>
        <w:numPr>
          <w:ilvl w:val="0"/>
          <w:numId w:val="9"/>
        </w:numPr>
      </w:pPr>
      <w:r>
        <w:t>If using the flexible wrist or concentric tubes, will be more complicated process to get approval to use in the patient</w:t>
      </w:r>
    </w:p>
    <w:p w:rsidR="00EE1BED" w:rsidRDefault="00EE1BED" w:rsidP="00EE1BED">
      <w:r>
        <w:t>Nov-2016:</w:t>
      </w:r>
    </w:p>
    <w:p w:rsidR="00EE1BED" w:rsidRDefault="00EE1BED" w:rsidP="00EE1BED">
      <w:r>
        <w:rPr>
          <w:noProof/>
          <w:lang w:eastAsia="en-CA"/>
        </w:rPr>
        <w:lastRenderedPageBreak/>
        <w:drawing>
          <wp:inline distT="0" distB="0" distL="0" distR="0">
            <wp:extent cx="4695825" cy="3525644"/>
            <wp:effectExtent l="19050" t="0" r="9525" b="0"/>
            <wp:docPr id="11" name="Picture 1" descr="C:\Users\arushri swarup\Downloads\IMG_49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21.JPG"/>
                    <pic:cNvPicPr>
                      <a:picLocks noChangeAspect="1" noChangeArrowheads="1"/>
                    </pic:cNvPicPr>
                  </pic:nvPicPr>
                  <pic:blipFill>
                    <a:blip r:embed="rId18" cstate="email"/>
                    <a:srcRect/>
                    <a:stretch>
                      <a:fillRect/>
                    </a:stretch>
                  </pic:blipFill>
                  <pic:spPr bwMode="auto">
                    <a:xfrm>
                      <a:off x="0" y="0"/>
                      <a:ext cx="4695825" cy="3525644"/>
                    </a:xfrm>
                    <a:prstGeom prst="rect">
                      <a:avLst/>
                    </a:prstGeom>
                    <a:noFill/>
                    <a:ln w="9525">
                      <a:noFill/>
                      <a:miter lim="800000"/>
                      <a:headEnd/>
                      <a:tailEnd/>
                    </a:ln>
                  </pic:spPr>
                </pic:pic>
              </a:graphicData>
            </a:graphic>
          </wp:inline>
        </w:drawing>
      </w:r>
    </w:p>
    <w:p w:rsidR="00EE1BED" w:rsidRDefault="00EE1BED" w:rsidP="00EE1BED">
      <w:pPr>
        <w:pStyle w:val="ListParagraph"/>
        <w:numPr>
          <w:ilvl w:val="0"/>
          <w:numId w:val="10"/>
        </w:numPr>
      </w:pPr>
      <w:r>
        <w:t>First pass prototype</w:t>
      </w:r>
    </w:p>
    <w:p w:rsidR="00EE1BED" w:rsidRDefault="00EE1BED" w:rsidP="00EE1BED">
      <w:pPr>
        <w:pStyle w:val="ListParagraph"/>
        <w:numPr>
          <w:ilvl w:val="0"/>
          <w:numId w:val="10"/>
        </w:numPr>
      </w:pPr>
      <w:r>
        <w:t>Wheel was too small to actuate the wrist -&gt; too much force required and not enough grip on the wheel to actuate wrist -&gt; added protrusions so the thumb can use those to move the wheel</w:t>
      </w:r>
    </w:p>
    <w:p w:rsidR="00EE1BED" w:rsidRDefault="00EE1BED" w:rsidP="00EE1BED">
      <w:pPr>
        <w:pStyle w:val="ListParagraph"/>
        <w:numPr>
          <w:ilvl w:val="0"/>
          <w:numId w:val="10"/>
        </w:numPr>
      </w:pPr>
      <w:r>
        <w:t>Arm was too flimsy to actuate grippers</w:t>
      </w:r>
    </w:p>
    <w:p w:rsidR="00EE1BED" w:rsidRDefault="00EE1BED" w:rsidP="00EE1BED">
      <w:pPr>
        <w:pStyle w:val="ListParagraph"/>
        <w:numPr>
          <w:ilvl w:val="0"/>
          <w:numId w:val="10"/>
        </w:numPr>
      </w:pPr>
      <w:r>
        <w:t>Handle body didn’t fit in hand naturally -&gt; changed shape so sits better in the palm</w:t>
      </w:r>
    </w:p>
    <w:p w:rsidR="00EE1BED" w:rsidRDefault="00EE1BED" w:rsidP="0047665F"/>
    <w:p w:rsidR="0047665F" w:rsidRDefault="006A756C" w:rsidP="0047665F">
      <w:proofErr w:type="gramStart"/>
      <w:r>
        <w:t>P</w:t>
      </w:r>
      <w:r w:rsidR="0047665F">
        <w:t xml:space="preserve">rototype </w:t>
      </w:r>
      <w:r>
        <w:t xml:space="preserve"> v</w:t>
      </w:r>
      <w:proofErr w:type="gramEnd"/>
      <w:r>
        <w:t>-2:</w:t>
      </w:r>
    </w:p>
    <w:p w:rsidR="006A756C" w:rsidRDefault="006A756C" w:rsidP="0047665F">
      <w:r>
        <w:rPr>
          <w:noProof/>
          <w:lang w:eastAsia="en-CA"/>
        </w:rPr>
        <w:lastRenderedPageBreak/>
        <w:drawing>
          <wp:inline distT="0" distB="0" distL="0" distR="0">
            <wp:extent cx="5924550" cy="4448175"/>
            <wp:effectExtent l="19050" t="0" r="0" b="0"/>
            <wp:docPr id="12" name="Picture 1" descr="C:\Users\arushri swarup\Downloads\IMG_49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68.JPG"/>
                    <pic:cNvPicPr>
                      <a:picLocks noChangeAspect="1" noChangeArrowheads="1"/>
                    </pic:cNvPicPr>
                  </pic:nvPicPr>
                  <pic:blipFill>
                    <a:blip r:embed="rId19"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rsidR="006A756C" w:rsidRDefault="006A756C" w:rsidP="0047665F"/>
    <w:p w:rsidR="006A756C" w:rsidRDefault="006A756C" w:rsidP="006A756C">
      <w:pPr>
        <w:pStyle w:val="ListParagraph"/>
        <w:numPr>
          <w:ilvl w:val="0"/>
          <w:numId w:val="11"/>
        </w:numPr>
      </w:pPr>
      <w:r>
        <w:t>Make the wheel larger and have more purchase for your finger</w:t>
      </w:r>
    </w:p>
    <w:p w:rsidR="006A756C" w:rsidRDefault="006A756C" w:rsidP="006A756C">
      <w:pPr>
        <w:pStyle w:val="ListParagraph"/>
        <w:numPr>
          <w:ilvl w:val="0"/>
          <w:numId w:val="11"/>
        </w:numPr>
      </w:pPr>
      <w:r>
        <w:t>Handle is a bit thicker than other instruments</w:t>
      </w:r>
    </w:p>
    <w:p w:rsidR="006A756C" w:rsidRDefault="006A756C" w:rsidP="006A756C">
      <w:pPr>
        <w:pStyle w:val="ListParagraph"/>
        <w:numPr>
          <w:ilvl w:val="0"/>
          <w:numId w:val="11"/>
        </w:numPr>
      </w:pPr>
      <w:r>
        <w:t>Integrating suction: got sheaths from needles (spinal tap needle) to use to cover the cuts/notches if using tool for suction</w:t>
      </w:r>
    </w:p>
    <w:p w:rsidR="006A756C" w:rsidRDefault="006A756C" w:rsidP="006A756C">
      <w:pPr>
        <w:pStyle w:val="ListParagraph"/>
        <w:numPr>
          <w:ilvl w:val="0"/>
          <w:numId w:val="11"/>
        </w:numPr>
      </w:pPr>
      <w:r>
        <w:t>Integrate a button to open/close forceps?</w:t>
      </w:r>
    </w:p>
    <w:p w:rsidR="006A756C" w:rsidRDefault="006A756C" w:rsidP="006A756C">
      <w:pPr>
        <w:pStyle w:val="ListParagraph"/>
        <w:numPr>
          <w:ilvl w:val="0"/>
          <w:numId w:val="11"/>
        </w:numPr>
      </w:pPr>
      <w:r>
        <w:t>Rosen needle curvature should be covered by the range of curvature of the tip</w:t>
      </w:r>
    </w:p>
    <w:p w:rsidR="006A756C" w:rsidRDefault="006A756C" w:rsidP="006A756C">
      <w:r>
        <w:rPr>
          <w:noProof/>
          <w:lang w:eastAsia="en-CA"/>
        </w:rPr>
        <w:lastRenderedPageBreak/>
        <w:drawing>
          <wp:inline distT="0" distB="0" distL="0" distR="0">
            <wp:extent cx="5924550" cy="4448175"/>
            <wp:effectExtent l="19050" t="0" r="0" b="0"/>
            <wp:docPr id="15" name="Picture 2" descr="C:\Users\arushri swarup\Downloads\IMG_49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4967.JPG"/>
                    <pic:cNvPicPr>
                      <a:picLocks noChangeAspect="1" noChangeArrowheads="1"/>
                    </pic:cNvPicPr>
                  </pic:nvPicPr>
                  <pic:blipFill>
                    <a:blip r:embed="rId20"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rsidR="006A756C" w:rsidRDefault="006A756C" w:rsidP="006A756C">
      <w:pPr>
        <w:pStyle w:val="ListParagraph"/>
        <w:numPr>
          <w:ilvl w:val="0"/>
          <w:numId w:val="12"/>
        </w:numPr>
      </w:pPr>
      <w:r>
        <w:t>Make the handle bigger to fit in palm</w:t>
      </w:r>
    </w:p>
    <w:p w:rsidR="006A756C" w:rsidRDefault="006A756C" w:rsidP="006A756C">
      <w:pPr>
        <w:pStyle w:val="ListParagraph"/>
        <w:numPr>
          <w:ilvl w:val="0"/>
          <w:numId w:val="12"/>
        </w:numPr>
      </w:pPr>
      <w:r>
        <w:t>Make the wheel have more protrusions (like a gear) for better purchase</w:t>
      </w:r>
    </w:p>
    <w:p w:rsidR="006A756C" w:rsidRDefault="006A756C" w:rsidP="006A756C">
      <w:pPr>
        <w:pStyle w:val="ListParagraph"/>
        <w:numPr>
          <w:ilvl w:val="0"/>
          <w:numId w:val="12"/>
        </w:numPr>
      </w:pPr>
      <w:r>
        <w:t>Angle the shaft so that the axis of rotation is the shaft -&gt; ensure the shaft does not make an arc when the tool is being rotated</w:t>
      </w:r>
    </w:p>
    <w:p w:rsidR="006A756C" w:rsidRDefault="006A756C" w:rsidP="006A756C">
      <w:pPr>
        <w:ind w:left="360"/>
      </w:pPr>
      <w:r>
        <w:br/>
      </w:r>
      <w:r w:rsidR="0091605A">
        <w:t xml:space="preserve">Dec-2016: </w:t>
      </w:r>
    </w:p>
    <w:p w:rsidR="0091605A" w:rsidRDefault="0091605A" w:rsidP="006A756C">
      <w:pPr>
        <w:ind w:left="360"/>
      </w:pPr>
      <w:r>
        <w:rPr>
          <w:noProof/>
          <w:lang w:eastAsia="en-CA"/>
        </w:rPr>
        <w:lastRenderedPageBreak/>
        <w:drawing>
          <wp:inline distT="0" distB="0" distL="0" distR="0">
            <wp:extent cx="5924550" cy="4448175"/>
            <wp:effectExtent l="19050" t="0" r="0" b="0"/>
            <wp:docPr id="16" name="Picture 1" descr="C:\Users\arushri swarup\Downloads\IMG_5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009.JPG"/>
                    <pic:cNvPicPr>
                      <a:picLocks noChangeAspect="1" noChangeArrowheads="1"/>
                    </pic:cNvPicPr>
                  </pic:nvPicPr>
                  <pic:blipFill>
                    <a:blip r:embed="rId21"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rsidR="0091605A" w:rsidRDefault="0091605A" w:rsidP="006A756C">
      <w:pPr>
        <w:ind w:left="360"/>
      </w:pPr>
    </w:p>
    <w:p w:rsidR="0091605A" w:rsidRDefault="0091605A" w:rsidP="0091605A">
      <w:pPr>
        <w:pStyle w:val="ListParagraph"/>
        <w:numPr>
          <w:ilvl w:val="0"/>
          <w:numId w:val="13"/>
        </w:numPr>
      </w:pPr>
      <w:r>
        <w:t>Liked the wheel this time because of the gear</w:t>
      </w:r>
    </w:p>
    <w:p w:rsidR="0091605A" w:rsidRDefault="0091605A" w:rsidP="0091605A">
      <w:pPr>
        <w:pStyle w:val="ListParagraph"/>
        <w:numPr>
          <w:ilvl w:val="0"/>
          <w:numId w:val="13"/>
        </w:numPr>
      </w:pPr>
      <w:r>
        <w:t>Easy to actuate the tip bending</w:t>
      </w:r>
    </w:p>
    <w:p w:rsidR="0091605A" w:rsidRDefault="0091605A" w:rsidP="0091605A">
      <w:pPr>
        <w:pStyle w:val="ListParagraph"/>
        <w:numPr>
          <w:ilvl w:val="0"/>
          <w:numId w:val="13"/>
        </w:numPr>
      </w:pPr>
      <w:r>
        <w:t>Want the tip to be stiffer (will use optimal mechanical closure design for tip)</w:t>
      </w:r>
    </w:p>
    <w:p w:rsidR="0091605A" w:rsidRDefault="0091605A" w:rsidP="0091605A">
      <w:pPr>
        <w:pStyle w:val="ListParagraph"/>
        <w:numPr>
          <w:ilvl w:val="0"/>
          <w:numId w:val="13"/>
        </w:numPr>
      </w:pPr>
      <w:r>
        <w:t xml:space="preserve">Want to fit a lumen of 19gauge size inside for suction </w:t>
      </w:r>
    </w:p>
    <w:p w:rsidR="0091605A" w:rsidRDefault="0091605A" w:rsidP="0091605A">
      <w:pPr>
        <w:pStyle w:val="ListParagraph"/>
        <w:numPr>
          <w:ilvl w:val="0"/>
          <w:numId w:val="13"/>
        </w:numPr>
      </w:pPr>
      <w:r>
        <w:t xml:space="preserve">Could be feasible for E, N and T surgeries </w:t>
      </w:r>
    </w:p>
    <w:p w:rsidR="0091605A" w:rsidRDefault="0091605A" w:rsidP="0091605A">
      <w:pPr>
        <w:pStyle w:val="ListParagraph"/>
        <w:numPr>
          <w:ilvl w:val="0"/>
          <w:numId w:val="13"/>
        </w:numPr>
      </w:pPr>
      <w:r>
        <w:t>Run suction tube along the body of the tool</w:t>
      </w:r>
    </w:p>
    <w:p w:rsidR="0091605A" w:rsidRDefault="0091605A" w:rsidP="0091605A">
      <w:r>
        <w:rPr>
          <w:noProof/>
          <w:lang w:eastAsia="en-CA"/>
        </w:rPr>
        <w:lastRenderedPageBreak/>
        <w:drawing>
          <wp:inline distT="0" distB="0" distL="0" distR="0">
            <wp:extent cx="5924550" cy="4448175"/>
            <wp:effectExtent l="19050" t="0" r="0" b="0"/>
            <wp:docPr id="17" name="Picture 2" descr="C:\Users\arushri swarup\Downloads\IMG_5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010.JPG"/>
                    <pic:cNvPicPr>
                      <a:picLocks noChangeAspect="1" noChangeArrowheads="1"/>
                    </pic:cNvPicPr>
                  </pic:nvPicPr>
                  <pic:blipFill>
                    <a:blip r:embed="rId22"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rsidR="0091605A" w:rsidRDefault="0091605A" w:rsidP="0091605A"/>
    <w:p w:rsidR="0091605A" w:rsidRDefault="0091605A" w:rsidP="0091605A">
      <w:pPr>
        <w:pStyle w:val="ListParagraph"/>
        <w:numPr>
          <w:ilvl w:val="0"/>
          <w:numId w:val="14"/>
        </w:numPr>
      </w:pPr>
      <w:r>
        <w:t>For POP presentation</w:t>
      </w:r>
    </w:p>
    <w:p w:rsidR="0091605A" w:rsidRDefault="0091605A" w:rsidP="0091605A">
      <w:pPr>
        <w:pStyle w:val="ListParagraph"/>
        <w:numPr>
          <w:ilvl w:val="0"/>
          <w:numId w:val="14"/>
        </w:numPr>
      </w:pPr>
      <w:r>
        <w:t>Includes new tip cutting pattern for mechanical closure and stiffness</w:t>
      </w:r>
    </w:p>
    <w:p w:rsidR="0091605A" w:rsidRDefault="0091605A" w:rsidP="0091605A">
      <w:pPr>
        <w:pStyle w:val="ListParagraph"/>
        <w:numPr>
          <w:ilvl w:val="0"/>
          <w:numId w:val="14"/>
        </w:numPr>
      </w:pPr>
      <w:r>
        <w:t xml:space="preserve">Roll </w:t>
      </w:r>
    </w:p>
    <w:p w:rsidR="0091605A" w:rsidRDefault="0091605A" w:rsidP="0091605A">
      <w:pPr>
        <w:pStyle w:val="ListParagraph"/>
        <w:numPr>
          <w:ilvl w:val="0"/>
          <w:numId w:val="14"/>
        </w:numPr>
      </w:pPr>
      <w:r>
        <w:t>Forceps</w:t>
      </w:r>
    </w:p>
    <w:p w:rsidR="0091605A" w:rsidRDefault="0091605A" w:rsidP="0091605A">
      <w:pPr>
        <w:pStyle w:val="ListParagraph"/>
        <w:numPr>
          <w:ilvl w:val="0"/>
          <w:numId w:val="14"/>
        </w:numPr>
      </w:pPr>
      <w:r>
        <w:t xml:space="preserve">Wrist </w:t>
      </w:r>
    </w:p>
    <w:p w:rsidR="00D221FC" w:rsidRDefault="00D221FC" w:rsidP="0091605A">
      <w:pPr>
        <w:pStyle w:val="ListParagraph"/>
        <w:numPr>
          <w:ilvl w:val="0"/>
          <w:numId w:val="14"/>
        </w:numPr>
      </w:pPr>
      <w:r>
        <w:t>Form 1 printer for small parts</w:t>
      </w:r>
    </w:p>
    <w:p w:rsidR="00D221FC" w:rsidRDefault="00D221FC" w:rsidP="0091605A">
      <w:pPr>
        <w:pStyle w:val="ListParagraph"/>
        <w:numPr>
          <w:ilvl w:val="0"/>
          <w:numId w:val="14"/>
        </w:numPr>
      </w:pPr>
      <w:proofErr w:type="spellStart"/>
      <w:r>
        <w:t>Makerbot</w:t>
      </w:r>
      <w:proofErr w:type="spellEnd"/>
      <w:r>
        <w:t xml:space="preserve"> for larger parts</w:t>
      </w:r>
    </w:p>
    <w:p w:rsidR="008C3B17" w:rsidRDefault="008C3B17" w:rsidP="008C3B17">
      <w:r>
        <w:t xml:space="preserve">Wheel design: </w:t>
      </w:r>
    </w:p>
    <w:p w:rsidR="008C3B17" w:rsidRDefault="008C3B17" w:rsidP="008C3B17"/>
    <w:p w:rsidR="008C3B17" w:rsidRDefault="008C3B17" w:rsidP="008C3B17"/>
    <w:p w:rsidR="008C3B17" w:rsidRDefault="008C3B17" w:rsidP="008C3B17"/>
    <w:p w:rsidR="008C3B17" w:rsidRDefault="00F720C9" w:rsidP="008C3B17">
      <w:r>
        <w:rPr>
          <w:noProof/>
          <w:lang w:eastAsia="en-CA"/>
        </w:rPr>
        <w:lastRenderedPageBreak/>
        <w:pict>
          <v:shapetype id="_x0000_t202" coordsize="21600,21600" o:spt="202" path="m,l,21600r21600,l21600,xe">
            <v:stroke joinstyle="miter"/>
            <v:path gradientshapeok="t" o:connecttype="rect"/>
          </v:shapetype>
          <v:shape id="_x0000_s1030" type="#_x0000_t202" style="position:absolute;margin-left:239.25pt;margin-top:135.4pt;width:21.95pt;height:25.1pt;z-index:251663360;mso-width-relative:margin;mso-height-relative:margin" filled="f" stroked="f">
            <v:textbox style="mso-next-textbox:#_x0000_s1030">
              <w:txbxContent>
                <w:p w:rsidR="008C3B17" w:rsidRPr="008C3B17" w:rsidRDefault="008C3B17" w:rsidP="008C3B17">
                  <w:pPr>
                    <w:rPr>
                      <w:b/>
                      <w:color w:val="FFFFFF" w:themeColor="background1"/>
                    </w:rPr>
                  </w:pPr>
                  <w:r>
                    <w:rPr>
                      <w:b/>
                      <w:color w:val="FFFFFF" w:themeColor="background1"/>
                    </w:rPr>
                    <w:t>4</w:t>
                  </w:r>
                </w:p>
              </w:txbxContent>
            </v:textbox>
          </v:shape>
        </w:pict>
      </w:r>
      <w:r w:rsidR="008C3B17">
        <w:rPr>
          <w:noProof/>
          <w:lang w:eastAsia="en-CA"/>
        </w:rPr>
        <w:drawing>
          <wp:inline distT="0" distB="0" distL="0" distR="0">
            <wp:extent cx="3390900" cy="3181350"/>
            <wp:effectExtent l="19050" t="0" r="0" b="0"/>
            <wp:docPr id="21" name="Picture 1" descr="C:\Users\arushri swarup\Documents\GitHub\Graduate-School\Ear Surgery Instruments\whe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wheels.JPG"/>
                    <pic:cNvPicPr>
                      <a:picLocks noChangeAspect="1" noChangeArrowheads="1"/>
                    </pic:cNvPicPr>
                  </pic:nvPicPr>
                  <pic:blipFill>
                    <a:blip r:embed="rId23" cstate="email"/>
                    <a:srcRect l="17846" t="26124" r="24920" b="2355"/>
                    <a:stretch>
                      <a:fillRect/>
                    </a:stretch>
                  </pic:blipFill>
                  <pic:spPr bwMode="auto">
                    <a:xfrm>
                      <a:off x="0" y="0"/>
                      <a:ext cx="3390900" cy="3181350"/>
                    </a:xfrm>
                    <a:prstGeom prst="rect">
                      <a:avLst/>
                    </a:prstGeom>
                    <a:noFill/>
                    <a:ln w="9525">
                      <a:noFill/>
                      <a:miter lim="800000"/>
                      <a:headEnd/>
                      <a:tailEnd/>
                    </a:ln>
                  </pic:spPr>
                </pic:pic>
              </a:graphicData>
            </a:graphic>
          </wp:inline>
        </w:drawing>
      </w:r>
      <w:r>
        <w:rPr>
          <w:noProof/>
          <w:lang w:eastAsia="en-CA"/>
        </w:rPr>
        <w:pict>
          <v:shape id="_x0000_s1029" type="#_x0000_t202" style="position:absolute;margin-left:110.25pt;margin-top:135.4pt;width:21.95pt;height:25.1pt;z-index:251662336;mso-position-horizontal-relative:text;mso-position-vertical-relative:text;mso-width-relative:margin;mso-height-relative:margin" filled="f" stroked="f">
            <v:textbox style="mso-next-textbox:#_x0000_s1029">
              <w:txbxContent>
                <w:p w:rsidR="008C3B17" w:rsidRPr="008C3B17" w:rsidRDefault="008C3B17" w:rsidP="008C3B17">
                  <w:pPr>
                    <w:rPr>
                      <w:b/>
                      <w:color w:val="FFFFFF" w:themeColor="background1"/>
                    </w:rPr>
                  </w:pPr>
                  <w:r>
                    <w:rPr>
                      <w:b/>
                      <w:color w:val="FFFFFF" w:themeColor="background1"/>
                    </w:rPr>
                    <w:t>3</w:t>
                  </w:r>
                </w:p>
              </w:txbxContent>
            </v:textbox>
          </v:shape>
        </w:pict>
      </w:r>
      <w:r>
        <w:rPr>
          <w:noProof/>
          <w:lang w:eastAsia="en-CA"/>
        </w:rPr>
        <w:pict>
          <v:shape id="_x0000_s1028" type="#_x0000_t202" style="position:absolute;margin-left:239.25pt;margin-top:13.15pt;width:21.95pt;height:25.1pt;z-index:251661312;mso-position-horizontal-relative:text;mso-position-vertical-relative:text;mso-width-relative:margin;mso-height-relative:margin" filled="f" stroked="f">
            <v:textbox style="mso-next-textbox:#_x0000_s1028">
              <w:txbxContent>
                <w:p w:rsidR="008C3B17" w:rsidRPr="008C3B17" w:rsidRDefault="008C3B17" w:rsidP="008C3B17">
                  <w:pPr>
                    <w:rPr>
                      <w:b/>
                      <w:color w:val="FFFFFF" w:themeColor="background1"/>
                    </w:rPr>
                  </w:pPr>
                  <w:r>
                    <w:rPr>
                      <w:b/>
                      <w:color w:val="FFFFFF" w:themeColor="background1"/>
                    </w:rPr>
                    <w:t>2</w:t>
                  </w:r>
                </w:p>
              </w:txbxContent>
            </v:textbox>
          </v:shape>
        </w:pict>
      </w:r>
      <w:r w:rsidRPr="00F720C9">
        <w:rPr>
          <w:noProof/>
          <w:lang w:val="en-US" w:eastAsia="zh-TW"/>
        </w:rPr>
        <w:pict>
          <v:shape id="_x0000_s1027" type="#_x0000_t202" style="position:absolute;margin-left:110.25pt;margin-top:13.15pt;width:21.95pt;height:25.1pt;z-index:251660288;mso-position-horizontal-relative:text;mso-position-vertical-relative:text;mso-width-relative:margin;mso-height-relative:margin" filled="f" stroked="f">
            <v:textbox style="mso-next-textbox:#_x0000_s1027">
              <w:txbxContent>
                <w:p w:rsidR="008C3B17" w:rsidRPr="008C3B17" w:rsidRDefault="008C3B17">
                  <w:pPr>
                    <w:rPr>
                      <w:b/>
                      <w:color w:val="FFFFFF" w:themeColor="background1"/>
                    </w:rPr>
                  </w:pPr>
                  <w:r w:rsidRPr="008C3B17">
                    <w:rPr>
                      <w:b/>
                      <w:color w:val="FFFFFF" w:themeColor="background1"/>
                    </w:rPr>
                    <w:t>1</w:t>
                  </w:r>
                </w:p>
              </w:txbxContent>
            </v:textbox>
          </v:shape>
        </w:pict>
      </w:r>
    </w:p>
    <w:p w:rsidR="008C3B17" w:rsidRDefault="008C3B17" w:rsidP="008C3B17"/>
    <w:p w:rsidR="008C3B17" w:rsidRDefault="008C3B17" w:rsidP="008C3B17">
      <w:pPr>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1: From Peter’s project, inserted the finger ridges onto it -&gt; Too clunky, too many parts required as there are two halves that are joined together by two screws</w:t>
      </w:r>
    </w:p>
    <w:p w:rsidR="008C3B17" w:rsidRDefault="008C3B17" w:rsidP="008C3B17">
      <w:pPr>
        <w:rPr>
          <w:rFonts w:ascii="Segoe UI" w:hAnsi="Segoe UI" w:cs="Segoe UI"/>
          <w:color w:val="212121"/>
          <w:sz w:val="20"/>
          <w:szCs w:val="20"/>
        </w:rPr>
      </w:pPr>
      <w:r>
        <w:rPr>
          <w:rFonts w:ascii="Segoe UI" w:hAnsi="Segoe UI" w:cs="Segoe UI"/>
          <w:color w:val="212121"/>
          <w:sz w:val="20"/>
          <w:szCs w:val="20"/>
          <w:shd w:val="clear" w:color="auto" w:fill="FFFFFF"/>
        </w:rPr>
        <w:t>2: not enough purchase for fingers, but thinner so easier to assemble</w:t>
      </w:r>
    </w:p>
    <w:p w:rsidR="008C3B17" w:rsidRDefault="008C3B17" w:rsidP="008C3B17">
      <w:pPr>
        <w:rPr>
          <w:rStyle w:val="apple-converted-space"/>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3: Too big, not enough purchase for fingers, hole to insert cable is not always printed and not a reliable print</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 xml:space="preserve">4: Small enough for the pen </w:t>
      </w:r>
      <w:proofErr w:type="spellStart"/>
      <w:r>
        <w:rPr>
          <w:rFonts w:ascii="Segoe UI" w:hAnsi="Segoe UI" w:cs="Segoe UI"/>
          <w:color w:val="212121"/>
          <w:sz w:val="20"/>
          <w:szCs w:val="20"/>
          <w:shd w:val="clear" w:color="auto" w:fill="FFFFFF"/>
        </w:rPr>
        <w:t>ent</w:t>
      </w:r>
      <w:proofErr w:type="spellEnd"/>
      <w:r>
        <w:rPr>
          <w:rFonts w:ascii="Segoe UI" w:hAnsi="Segoe UI" w:cs="Segoe UI"/>
          <w:color w:val="212121"/>
          <w:sz w:val="20"/>
          <w:szCs w:val="20"/>
          <w:shd w:val="clear" w:color="auto" w:fill="FFFFFF"/>
        </w:rPr>
        <w:t xml:space="preserve"> tool, good purchase for fingers – positive reception by Dr. James, but same problems with the hole</w:t>
      </w:r>
      <w:r>
        <w:rPr>
          <w:rStyle w:val="apple-converted-space"/>
          <w:rFonts w:ascii="Segoe UI" w:hAnsi="Segoe UI" w:cs="Segoe UI"/>
          <w:color w:val="212121"/>
          <w:sz w:val="20"/>
          <w:szCs w:val="20"/>
          <w:shd w:val="clear" w:color="auto" w:fill="FFFFFF"/>
        </w:rPr>
        <w:t> </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Need to check if the wheel would interfere with the endoscope alongside it</w:t>
      </w:r>
      <w:r>
        <w:rPr>
          <w:rStyle w:val="apple-converted-space"/>
          <w:rFonts w:ascii="Segoe UI" w:hAnsi="Segoe UI" w:cs="Segoe UI"/>
          <w:color w:val="212121"/>
          <w:sz w:val="20"/>
          <w:szCs w:val="20"/>
          <w:shd w:val="clear" w:color="auto" w:fill="FFFFFF"/>
        </w:rPr>
        <w:t> </w:t>
      </w:r>
    </w:p>
    <w:p w:rsidR="00125200" w:rsidRDefault="00125200" w:rsidP="008C3B17">
      <w:pPr>
        <w:rPr>
          <w:rStyle w:val="apple-converted-space"/>
          <w:rFonts w:ascii="Segoe UI" w:hAnsi="Segoe UI" w:cs="Segoe UI"/>
          <w:color w:val="212121"/>
          <w:sz w:val="20"/>
          <w:szCs w:val="20"/>
          <w:shd w:val="clear" w:color="auto" w:fill="FFFFFF"/>
        </w:rPr>
      </w:pPr>
    </w:p>
    <w:p w:rsidR="00125200" w:rsidRDefault="00125200" w:rsidP="008C3B17">
      <w:pPr>
        <w:rPr>
          <w:rStyle w:val="apple-converted-space"/>
          <w:rFonts w:ascii="Segoe UI" w:hAnsi="Segoe UI" w:cs="Segoe UI"/>
          <w:color w:val="212121"/>
          <w:sz w:val="20"/>
          <w:szCs w:val="20"/>
          <w:shd w:val="clear" w:color="auto" w:fill="FFFFFF"/>
        </w:rPr>
      </w:pPr>
      <w:r>
        <w:rPr>
          <w:rStyle w:val="apple-converted-space"/>
          <w:rFonts w:ascii="Segoe UI" w:hAnsi="Segoe UI" w:cs="Segoe UI"/>
          <w:color w:val="212121"/>
          <w:sz w:val="20"/>
          <w:szCs w:val="20"/>
          <w:shd w:val="clear" w:color="auto" w:fill="FFFFFF"/>
        </w:rPr>
        <w:t xml:space="preserve">24-Jan-2017: </w:t>
      </w:r>
    </w:p>
    <w:p w:rsidR="00125200" w:rsidRPr="00125200" w:rsidRDefault="00125200" w:rsidP="00125200">
      <w:pPr>
        <w:rPr>
          <w:b/>
          <w:sz w:val="28"/>
        </w:rPr>
      </w:pPr>
      <w:r w:rsidRPr="00125200">
        <w:rPr>
          <w:b/>
          <w:sz w:val="28"/>
        </w:rPr>
        <w:t xml:space="preserve">Instrument Design Decisions: </w:t>
      </w:r>
    </w:p>
    <w:p w:rsidR="00125200" w:rsidRPr="00125200" w:rsidRDefault="00125200" w:rsidP="00125200">
      <w:pPr>
        <w:rPr>
          <w:b/>
        </w:rPr>
      </w:pPr>
      <w:r w:rsidRPr="00125200">
        <w:rPr>
          <w:b/>
        </w:rPr>
        <w:t xml:space="preserve">Tip: </w:t>
      </w:r>
    </w:p>
    <w:p w:rsidR="00125200" w:rsidRDefault="00125200" w:rsidP="00125200">
      <w:r>
        <w:t xml:space="preserve">Material: </w:t>
      </w:r>
      <w:proofErr w:type="spellStart"/>
      <w:r>
        <w:t>Nitinol</w:t>
      </w:r>
      <w:proofErr w:type="spellEnd"/>
      <w:r>
        <w:t xml:space="preserve"> that will be cut into notches to allow the tip to bend</w:t>
      </w:r>
    </w:p>
    <w:p w:rsidR="00125200" w:rsidRDefault="00125200" w:rsidP="00125200">
      <w:r>
        <w:t>Cable – (get the details of the cable material and composition, why this specific cable is used to articulate the bending of the tip? – why do other instruments in the lab use it?)</w:t>
      </w:r>
    </w:p>
    <w:p w:rsidR="00125200" w:rsidRPr="00125200" w:rsidRDefault="00125200" w:rsidP="00125200">
      <w:pPr>
        <w:rPr>
          <w:b/>
        </w:rPr>
      </w:pPr>
      <w:r w:rsidRPr="00125200">
        <w:rPr>
          <w:b/>
        </w:rPr>
        <w:lastRenderedPageBreak/>
        <w:t xml:space="preserve">Geometry: </w:t>
      </w:r>
    </w:p>
    <w:p w:rsidR="00125200" w:rsidRDefault="00125200" w:rsidP="00125200"/>
    <w:p w:rsidR="00125200" w:rsidRDefault="00125200" w:rsidP="00125200">
      <w:pPr>
        <w:pStyle w:val="ListParagraph"/>
        <w:ind w:left="0"/>
      </w:pPr>
      <w:r w:rsidRPr="00125200">
        <w:rPr>
          <w:noProof/>
          <w:lang w:eastAsia="en-CA"/>
        </w:rPr>
        <w:drawing>
          <wp:inline distT="0" distB="0" distL="0" distR="0">
            <wp:extent cx="2370788" cy="1779553"/>
            <wp:effectExtent l="0" t="304800" r="0" b="277847"/>
            <wp:docPr id="24" name="Picture 2" descr="C:\Users\arushri swarup\Downloads\IMG_52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295.JPG"/>
                    <pic:cNvPicPr>
                      <a:picLocks noChangeAspect="1" noChangeArrowheads="1"/>
                    </pic:cNvPicPr>
                  </pic:nvPicPr>
                  <pic:blipFill>
                    <a:blip r:embed="rId24" cstate="email"/>
                    <a:srcRect/>
                    <a:stretch>
                      <a:fillRect/>
                    </a:stretch>
                  </pic:blipFill>
                  <pic:spPr bwMode="auto">
                    <a:xfrm rot="5400000">
                      <a:off x="0" y="0"/>
                      <a:ext cx="2376522" cy="1783857"/>
                    </a:xfrm>
                    <a:prstGeom prst="rect">
                      <a:avLst/>
                    </a:prstGeom>
                    <a:noFill/>
                    <a:ln w="9525">
                      <a:noFill/>
                      <a:miter lim="800000"/>
                      <a:headEnd/>
                      <a:tailEnd/>
                    </a:ln>
                  </pic:spPr>
                </pic:pic>
              </a:graphicData>
            </a:graphic>
          </wp:inline>
        </w:drawing>
      </w:r>
      <w:r>
        <w:rPr>
          <w:noProof/>
          <w:lang w:eastAsia="en-CA"/>
        </w:rPr>
        <w:drawing>
          <wp:inline distT="0" distB="0" distL="0" distR="0">
            <wp:extent cx="2352111" cy="1765533"/>
            <wp:effectExtent l="0" t="285750" r="0" b="272817"/>
            <wp:docPr id="25" name="Picture 1" descr="C:\Users\arushri swarup\Downloads\IMG_52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296.JPG"/>
                    <pic:cNvPicPr>
                      <a:picLocks noChangeAspect="1" noChangeArrowheads="1"/>
                    </pic:cNvPicPr>
                  </pic:nvPicPr>
                  <pic:blipFill>
                    <a:blip r:embed="rId25" cstate="email"/>
                    <a:srcRect/>
                    <a:stretch>
                      <a:fillRect/>
                    </a:stretch>
                  </pic:blipFill>
                  <pic:spPr bwMode="auto">
                    <a:xfrm rot="5400000">
                      <a:off x="0" y="0"/>
                      <a:ext cx="2352745" cy="1766009"/>
                    </a:xfrm>
                    <a:prstGeom prst="rect">
                      <a:avLst/>
                    </a:prstGeom>
                    <a:noFill/>
                    <a:ln w="9525">
                      <a:noFill/>
                      <a:miter lim="800000"/>
                      <a:headEnd/>
                      <a:tailEnd/>
                    </a:ln>
                  </pic:spPr>
                </pic:pic>
              </a:graphicData>
            </a:graphic>
          </wp:inline>
        </w:drawing>
      </w:r>
    </w:p>
    <w:p w:rsidR="00125200" w:rsidRDefault="00125200" w:rsidP="00125200"/>
    <w:p w:rsidR="00125200" w:rsidRDefault="00125200" w:rsidP="00125200">
      <w:r>
        <w:t>For suction that is desirable for TEES surgery in Dr. James’ OR: use 19 Gauge ID = 0.91mm</w:t>
      </w:r>
    </w:p>
    <w:p w:rsidR="00125200" w:rsidRDefault="00125200" w:rsidP="00125200">
      <w:r>
        <w:t xml:space="preserve">Cable OD = 0.3mm </w:t>
      </w:r>
    </w:p>
    <w:p w:rsidR="00125200" w:rsidRDefault="00125200" w:rsidP="00125200">
      <w:proofErr w:type="spellStart"/>
      <w:r>
        <w:t>Atube</w:t>
      </w:r>
      <w:proofErr w:type="spellEnd"/>
      <w:r>
        <w:t xml:space="preserve"> = </w:t>
      </w:r>
      <w:proofErr w:type="spellStart"/>
      <w:r>
        <w:t>Acable</w:t>
      </w:r>
      <w:proofErr w:type="spellEnd"/>
      <w:r>
        <w:t xml:space="preserve"> + A19gauge</w:t>
      </w:r>
    </w:p>
    <w:p w:rsidR="00125200" w:rsidRDefault="00125200" w:rsidP="00125200">
      <w:r>
        <w:t>= pi*0.15^2 + pi*0.455^2</w:t>
      </w:r>
    </w:p>
    <w:p w:rsidR="00125200" w:rsidRDefault="00125200" w:rsidP="00125200">
      <w:r>
        <w:t>= 0.721mm^2</w:t>
      </w:r>
    </w:p>
    <w:p w:rsidR="00125200" w:rsidRDefault="00125200" w:rsidP="00125200">
      <w:pPr>
        <w:pStyle w:val="ListParagraph"/>
        <w:numPr>
          <w:ilvl w:val="0"/>
          <w:numId w:val="15"/>
        </w:numPr>
      </w:pPr>
      <w:r>
        <w:t xml:space="preserve">0.721mm^2 = </w:t>
      </w:r>
      <w:proofErr w:type="spellStart"/>
      <w:r>
        <w:t>Atube</w:t>
      </w:r>
      <w:proofErr w:type="spellEnd"/>
      <w:r>
        <w:t xml:space="preserve"> = pi*rtube^2</w:t>
      </w:r>
    </w:p>
    <w:p w:rsidR="00125200" w:rsidRDefault="00125200" w:rsidP="00125200">
      <w:pPr>
        <w:pStyle w:val="ListParagraph"/>
      </w:pPr>
      <w:proofErr w:type="spellStart"/>
      <w:r>
        <w:t>Rtube</w:t>
      </w:r>
      <w:proofErr w:type="spellEnd"/>
      <w:r>
        <w:t xml:space="preserve"> = root(0.72/pi) = 0.479 mm</w:t>
      </w:r>
    </w:p>
    <w:p w:rsidR="00125200" w:rsidRDefault="00125200" w:rsidP="00125200">
      <w:pPr>
        <w:pStyle w:val="ListParagraph"/>
      </w:pPr>
      <w:proofErr w:type="spellStart"/>
      <w:r>
        <w:t>IDtube</w:t>
      </w:r>
      <w:proofErr w:type="spellEnd"/>
      <w:r>
        <w:t xml:space="preserve"> = 0.958mm at least to achieve the same cross sectional area as a 19 gauge sucker, as this tip has a cable of OD 0.3mm running through it, subtracting from the sucking cross sectional area.</w:t>
      </w:r>
    </w:p>
    <w:p w:rsidR="00125200" w:rsidRDefault="00125200" w:rsidP="00125200">
      <w:pPr>
        <w:pStyle w:val="ListParagraph"/>
      </w:pPr>
    </w:p>
    <w:p w:rsidR="00125200" w:rsidRDefault="00125200" w:rsidP="00125200">
      <w:pPr>
        <w:pStyle w:val="ListParagraph"/>
        <w:ind w:left="0"/>
      </w:pPr>
      <w:r>
        <w:t xml:space="preserve">Found a tube in the lab with the following dimensions: </w:t>
      </w:r>
    </w:p>
    <w:p w:rsidR="00125200" w:rsidRDefault="00613C55" w:rsidP="00125200">
      <w:pPr>
        <w:pStyle w:val="ListParagraph"/>
        <w:ind w:left="0"/>
      </w:pPr>
      <w:r>
        <w:t>ID = 0.0405</w:t>
      </w:r>
      <w:r w:rsidR="00125200">
        <w:t>”</w:t>
      </w:r>
      <w:r>
        <w:t xml:space="preserve"> = 1.0287</w:t>
      </w:r>
      <w:r w:rsidR="00125200">
        <w:t xml:space="preserve"> mm </w:t>
      </w:r>
    </w:p>
    <w:p w:rsidR="00125200" w:rsidRDefault="00613C55" w:rsidP="00125200">
      <w:pPr>
        <w:pStyle w:val="ListParagraph"/>
        <w:ind w:left="0"/>
      </w:pPr>
      <w:r>
        <w:t>OD = 0.049</w:t>
      </w:r>
      <w:r w:rsidR="00125200">
        <w:t>”</w:t>
      </w:r>
      <w:r>
        <w:t xml:space="preserve"> = 1.2446</w:t>
      </w:r>
      <w:r w:rsidR="00125200">
        <w:t xml:space="preserve"> mm</w:t>
      </w:r>
    </w:p>
    <w:p w:rsidR="00125200" w:rsidRDefault="00125200" w:rsidP="00125200">
      <w:pPr>
        <w:pStyle w:val="ListParagraph"/>
        <w:ind w:left="0"/>
      </w:pPr>
      <w:r>
        <w:t>Sucking</w:t>
      </w:r>
      <w:r w:rsidR="00613C55">
        <w:t xml:space="preserve"> cross sectional area = pi*0.51435</w:t>
      </w:r>
      <w:r>
        <w:t xml:space="preserve">^2 = </w:t>
      </w:r>
      <w:r w:rsidR="00613C55">
        <w:t xml:space="preserve">0.83 </w:t>
      </w:r>
      <w:r>
        <w:t>mm^2 which is larger than the minimum cross sectional diameter required for this dimensional constraint.</w:t>
      </w:r>
    </w:p>
    <w:p w:rsidR="00125200" w:rsidRDefault="00125200" w:rsidP="00125200">
      <w:pPr>
        <w:pStyle w:val="ListParagraph"/>
        <w:ind w:left="0"/>
      </w:pPr>
    </w:p>
    <w:p w:rsidR="00125200" w:rsidRPr="00125200" w:rsidRDefault="00125200" w:rsidP="00125200">
      <w:pPr>
        <w:pStyle w:val="ListParagraph"/>
        <w:ind w:left="0"/>
        <w:rPr>
          <w:b/>
        </w:rPr>
      </w:pPr>
      <w:r w:rsidRPr="00125200">
        <w:rPr>
          <w:b/>
        </w:rPr>
        <w:t xml:space="preserve">Tip Bending Angle: </w:t>
      </w:r>
    </w:p>
    <w:p w:rsidR="00125200" w:rsidRDefault="00125200" w:rsidP="00125200">
      <w:pPr>
        <w:pStyle w:val="ListParagraph"/>
        <w:ind w:left="0"/>
      </w:pPr>
      <w:r>
        <w:rPr>
          <w:noProof/>
          <w:lang w:eastAsia="en-CA"/>
        </w:rPr>
        <w:lastRenderedPageBreak/>
        <w:drawing>
          <wp:inline distT="0" distB="0" distL="0" distR="0">
            <wp:extent cx="1672873" cy="1405646"/>
            <wp:effectExtent l="0" t="133350" r="0" b="118354"/>
            <wp:docPr id="18" name="Picture 3" descr="C:\Users\arushri swarup\Downloads\IMG_52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wnloads\IMG_5298.JPG"/>
                    <pic:cNvPicPr>
                      <a:picLocks noChangeAspect="1" noChangeArrowheads="1"/>
                    </pic:cNvPicPr>
                  </pic:nvPicPr>
                  <pic:blipFill>
                    <a:blip r:embed="rId26" cstate="email"/>
                    <a:srcRect r="10542"/>
                    <a:stretch>
                      <a:fillRect/>
                    </a:stretch>
                  </pic:blipFill>
                  <pic:spPr bwMode="auto">
                    <a:xfrm rot="5400000">
                      <a:off x="0" y="0"/>
                      <a:ext cx="1673814" cy="1406437"/>
                    </a:xfrm>
                    <a:prstGeom prst="rect">
                      <a:avLst/>
                    </a:prstGeom>
                    <a:noFill/>
                    <a:ln w="9525">
                      <a:noFill/>
                      <a:miter lim="800000"/>
                      <a:headEnd/>
                      <a:tailEnd/>
                    </a:ln>
                  </pic:spPr>
                </pic:pic>
              </a:graphicData>
            </a:graphic>
          </wp:inline>
        </w:drawing>
      </w:r>
      <w:r>
        <w:t xml:space="preserve">from catalogue: “Endoscopic-Guided Fat Graft </w:t>
      </w:r>
      <w:proofErr w:type="spellStart"/>
      <w:r>
        <w:t>Myringoplasty</w:t>
      </w:r>
      <w:proofErr w:type="spellEnd"/>
      <w:r>
        <w:t xml:space="preserve"> – Technique, Equipment and Indications” page 22</w:t>
      </w:r>
    </w:p>
    <w:p w:rsidR="00125200" w:rsidRDefault="00125200" w:rsidP="00125200">
      <w:pPr>
        <w:pStyle w:val="ListParagraph"/>
        <w:ind w:left="0"/>
      </w:pPr>
      <w:r>
        <w:rPr>
          <w:noProof/>
          <w:lang w:eastAsia="en-CA"/>
        </w:rPr>
        <w:drawing>
          <wp:inline distT="0" distB="0" distL="0" distR="0">
            <wp:extent cx="2768041" cy="1124837"/>
            <wp:effectExtent l="19050" t="0" r="0" b="0"/>
            <wp:docPr id="19" name="Picture 4" descr="C:\Users\arushri swarup\Downloads\IMG_52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297.JPG"/>
                    <pic:cNvPicPr>
                      <a:picLocks noChangeAspect="1" noChangeArrowheads="1"/>
                    </pic:cNvPicPr>
                  </pic:nvPicPr>
                  <pic:blipFill>
                    <a:blip r:embed="rId27" cstate="email"/>
                    <a:srcRect l="6028" t="22296" r="3496" b="28697"/>
                    <a:stretch>
                      <a:fillRect/>
                    </a:stretch>
                  </pic:blipFill>
                  <pic:spPr bwMode="auto">
                    <a:xfrm>
                      <a:off x="0" y="0"/>
                      <a:ext cx="2770224" cy="1125724"/>
                    </a:xfrm>
                    <a:prstGeom prst="rect">
                      <a:avLst/>
                    </a:prstGeom>
                    <a:noFill/>
                    <a:ln w="9525">
                      <a:noFill/>
                      <a:miter lim="800000"/>
                      <a:headEnd/>
                      <a:tailEnd/>
                    </a:ln>
                  </pic:spPr>
                </pic:pic>
              </a:graphicData>
            </a:graphic>
          </wp:inline>
        </w:drawing>
      </w:r>
    </w:p>
    <w:p w:rsidR="00125200" w:rsidRDefault="00125200" w:rsidP="00125200">
      <w:pPr>
        <w:pStyle w:val="ListParagraph"/>
        <w:ind w:left="0"/>
      </w:pPr>
    </w:p>
    <w:p w:rsidR="00125200" w:rsidRDefault="00125200" w:rsidP="00125200">
      <w:pPr>
        <w:pStyle w:val="ListParagraph"/>
        <w:ind w:left="0"/>
      </w:pPr>
      <w:r>
        <w:t>From the endoscope catalogue – for the 0 deg. Endoscope, the tool tip would have to bend the most to get to the viewing angle boundary (135 deg.</w:t>
      </w:r>
      <w:r w:rsidR="009A58DF">
        <w:t xml:space="preserve"> = 3pi/4</w:t>
      </w:r>
      <w:r>
        <w:t>) vector pointing horizontal to vector pointing orthogonal to a line which is 45 deg from horizontal</w:t>
      </w:r>
    </w:p>
    <w:p w:rsidR="00125200" w:rsidRDefault="009A58DF" w:rsidP="00125200">
      <w:r>
        <w:t xml:space="preserve">From Kyle’s ASME paper, </w:t>
      </w:r>
      <w:proofErr w:type="spellStart"/>
      <w:r>
        <w:t>Rc</w:t>
      </w:r>
      <w:proofErr w:type="spellEnd"/>
      <w:r>
        <w:t xml:space="preserve"> = 2*Ro</w:t>
      </w:r>
    </w:p>
    <w:p w:rsidR="009A58DF" w:rsidRDefault="00613C55" w:rsidP="00125200">
      <w:proofErr w:type="spellStart"/>
      <w:r>
        <w:t>Rc</w:t>
      </w:r>
      <w:proofErr w:type="spellEnd"/>
      <w:r>
        <w:t xml:space="preserve"> = </w:t>
      </w:r>
      <w:proofErr w:type="gramStart"/>
      <w:r>
        <w:t xml:space="preserve">1.2446  </w:t>
      </w:r>
      <w:r w:rsidR="009A58DF">
        <w:t>mm</w:t>
      </w:r>
      <w:proofErr w:type="gramEnd"/>
    </w:p>
    <w:p w:rsidR="009A58DF" w:rsidRDefault="009A58DF" w:rsidP="00125200">
      <w:r>
        <w:t xml:space="preserve">S = </w:t>
      </w:r>
      <w:proofErr w:type="spellStart"/>
      <w:r>
        <w:t>Rc</w:t>
      </w:r>
      <w:proofErr w:type="spellEnd"/>
      <w:r>
        <w:t>* theta (bending angle)</w:t>
      </w:r>
    </w:p>
    <w:p w:rsidR="009A58DF" w:rsidRDefault="009A58DF" w:rsidP="00125200">
      <w:r>
        <w:t>= 1.2</w:t>
      </w:r>
      <w:r w:rsidR="00613C55">
        <w:t>446</w:t>
      </w:r>
      <w:r>
        <w:t xml:space="preserve">*3Pi/4 </w:t>
      </w:r>
      <w:r w:rsidR="00613C55">
        <w:t>= 2.93</w:t>
      </w:r>
      <w:r>
        <w:t xml:space="preserve">mm </w:t>
      </w:r>
    </w:p>
    <w:p w:rsidR="000061D5" w:rsidRDefault="009A58DF" w:rsidP="00125200">
      <w:r>
        <w:t>From ANSYS simulation of Kyle’s cut geometry from that paper, a single notch with the ID, OD of this tube, will bend ~ 40deg. So if you have 3 cuts, 0.75 mm spaced out</w:t>
      </w:r>
    </w:p>
    <w:p w:rsidR="000061D5" w:rsidRDefault="000061D5" w:rsidP="00125200">
      <w:r>
        <w:t xml:space="preserve">Used </w:t>
      </w:r>
      <w:proofErr w:type="spellStart"/>
      <w:r>
        <w:t>solidworks</w:t>
      </w:r>
      <w:proofErr w:type="spellEnd"/>
      <w:r>
        <w:t xml:space="preserve"> to update the notch geometry to make each notch bend more so 135 deg could be reached.</w:t>
      </w:r>
    </w:p>
    <w:p w:rsidR="0034101E" w:rsidRDefault="0034101E" w:rsidP="003D3852">
      <w:pPr>
        <w:pStyle w:val="ListParagraph"/>
        <w:numPr>
          <w:ilvl w:val="0"/>
          <w:numId w:val="18"/>
        </w:numPr>
      </w:pPr>
      <w:r>
        <w:t xml:space="preserve">Want a longer arc length to reach over the endoscope </w:t>
      </w:r>
    </w:p>
    <w:p w:rsidR="0034101E" w:rsidRDefault="0034101E" w:rsidP="003D3852">
      <w:pPr>
        <w:pStyle w:val="ListParagraph"/>
        <w:numPr>
          <w:ilvl w:val="0"/>
          <w:numId w:val="18"/>
        </w:numPr>
      </w:pPr>
      <w:r>
        <w:t xml:space="preserve">Want to reach where the </w:t>
      </w:r>
      <w:proofErr w:type="spellStart"/>
      <w:r>
        <w:t>Thomissin</w:t>
      </w:r>
      <w:proofErr w:type="spellEnd"/>
      <w:r>
        <w:t xml:space="preserve"> can’t reach (</w:t>
      </w:r>
      <w:proofErr w:type="spellStart"/>
      <w:r>
        <w:t>Thomissin</w:t>
      </w:r>
      <w:proofErr w:type="spellEnd"/>
      <w:r>
        <w:t xml:space="preserve"> has short arc length)</w:t>
      </w:r>
    </w:p>
    <w:p w:rsidR="0034101E" w:rsidRDefault="0034101E" w:rsidP="003D3852">
      <w:pPr>
        <w:pStyle w:val="ListParagraph"/>
        <w:numPr>
          <w:ilvl w:val="0"/>
          <w:numId w:val="18"/>
        </w:numPr>
      </w:pPr>
      <w:r>
        <w:t>Start with blunt cut then do oblique cut later</w:t>
      </w:r>
      <w:r w:rsidR="008B5D49">
        <w:t xml:space="preserve"> (like the left/right </w:t>
      </w:r>
      <w:proofErr w:type="spellStart"/>
      <w:r w:rsidR="008B5D49">
        <w:t>Panetti</w:t>
      </w:r>
      <w:proofErr w:type="spellEnd"/>
      <w:r w:rsidR="008B5D49">
        <w:t>) – this would make it a good dissector, but the larger surface area of the tip might cause larger particles to be sucked in which would get stuck</w:t>
      </w:r>
    </w:p>
    <w:p w:rsidR="0034101E" w:rsidRDefault="0034101E" w:rsidP="003D3852">
      <w:pPr>
        <w:pStyle w:val="ListParagraph"/>
        <w:numPr>
          <w:ilvl w:val="0"/>
          <w:numId w:val="18"/>
        </w:numPr>
      </w:pPr>
      <w:r w:rsidRPr="003D3852">
        <w:rPr>
          <w:b/>
        </w:rPr>
        <w:t>Suction</w:t>
      </w:r>
      <w:r>
        <w:t xml:space="preserve">: silicone sleeve – make it thinner (try an </w:t>
      </w:r>
      <w:proofErr w:type="spellStart"/>
      <w:r>
        <w:t>angiocath</w:t>
      </w:r>
      <w:proofErr w:type="spellEnd"/>
      <w:r>
        <w:t>)</w:t>
      </w:r>
    </w:p>
    <w:p w:rsidR="008B5D49" w:rsidRDefault="008B5D49" w:rsidP="003D3852">
      <w:pPr>
        <w:pStyle w:val="ListParagraph"/>
        <w:numPr>
          <w:ilvl w:val="1"/>
          <w:numId w:val="18"/>
        </w:numPr>
      </w:pPr>
      <w:r>
        <w:t>Can wet the silicone sleeve then mount it to make it easier to slip on</w:t>
      </w:r>
    </w:p>
    <w:p w:rsidR="0034101E" w:rsidRDefault="0034101E" w:rsidP="003D3852">
      <w:pPr>
        <w:pStyle w:val="ListParagraph"/>
        <w:numPr>
          <w:ilvl w:val="0"/>
          <w:numId w:val="18"/>
        </w:numPr>
      </w:pPr>
      <w:r>
        <w:lastRenderedPageBreak/>
        <w:t xml:space="preserve">Make two notched tubes – a) bending angle for the 45 deg. Endoscope b) for the 30 deg. Endoscope </w:t>
      </w:r>
      <w:r w:rsidR="008B5D49">
        <w:t xml:space="preserve"> and when the tube is articulated then suction can occur and as soon as you re</w:t>
      </w:r>
      <w:r w:rsidR="00394112">
        <w:t xml:space="preserve">lease </w:t>
      </w:r>
      <w:r w:rsidR="008B5D49">
        <w:t>the bending, it would stop suctioning</w:t>
      </w:r>
    </w:p>
    <w:p w:rsidR="003D3852" w:rsidRDefault="003D3852" w:rsidP="003D3852">
      <w:r>
        <w:t xml:space="preserve">Suction Tool </w:t>
      </w:r>
      <w:r w:rsidR="00394112">
        <w:t>Potential limitations:</w:t>
      </w:r>
    </w:p>
    <w:p w:rsidR="003D3852" w:rsidRDefault="003D3852" w:rsidP="003D3852">
      <w:pPr>
        <w:pStyle w:val="ListParagraph"/>
        <w:numPr>
          <w:ilvl w:val="0"/>
          <w:numId w:val="17"/>
        </w:numPr>
      </w:pPr>
      <w:r>
        <w:t xml:space="preserve">Arc length </w:t>
      </w:r>
      <w:r w:rsidR="00394112">
        <w:t>too large to fit inside the ear</w:t>
      </w:r>
    </w:p>
    <w:p w:rsidR="003D3852" w:rsidRDefault="003D3852" w:rsidP="003D3852">
      <w:pPr>
        <w:pStyle w:val="ListParagraph"/>
        <w:numPr>
          <w:ilvl w:val="0"/>
          <w:numId w:val="17"/>
        </w:numPr>
      </w:pPr>
      <w:r>
        <w:t>Ease of use for the surgeon to bend the tool and control its articulation</w:t>
      </w:r>
    </w:p>
    <w:p w:rsidR="003D3852" w:rsidRDefault="003D3852" w:rsidP="003D3852">
      <w:pPr>
        <w:pStyle w:val="ListParagraph"/>
        <w:numPr>
          <w:ilvl w:val="0"/>
          <w:numId w:val="17"/>
        </w:numPr>
      </w:pPr>
      <w:r>
        <w:t>OD of instrument – can it fit in anatomy?</w:t>
      </w:r>
    </w:p>
    <w:p w:rsidR="003D3852" w:rsidRDefault="003D3852" w:rsidP="003D3852">
      <w:pPr>
        <w:pStyle w:val="ListParagraph"/>
        <w:numPr>
          <w:ilvl w:val="0"/>
          <w:numId w:val="17"/>
        </w:numPr>
      </w:pPr>
      <w:r w:rsidRPr="003D3852">
        <w:rPr>
          <w:color w:val="FF0000"/>
        </w:rPr>
        <w:t>Stiffness</w:t>
      </w:r>
      <w:r>
        <w:t xml:space="preserve"> – not stiff enough for dissecting,</w:t>
      </w:r>
      <w:r w:rsidR="00394112">
        <w:t xml:space="preserve"> lifting, etc.</w:t>
      </w:r>
    </w:p>
    <w:p w:rsidR="003D3852" w:rsidRDefault="003D3852" w:rsidP="003D3852">
      <w:pPr>
        <w:pStyle w:val="ListParagraph"/>
        <w:numPr>
          <w:ilvl w:val="0"/>
          <w:numId w:val="17"/>
        </w:numPr>
      </w:pPr>
      <w:r w:rsidRPr="003D3852">
        <w:rPr>
          <w:color w:val="FF0000"/>
        </w:rPr>
        <w:t>Suction power</w:t>
      </w:r>
      <w:r>
        <w:t xml:space="preserve"> – not strong enoug</w:t>
      </w:r>
      <w:r w:rsidR="00394112">
        <w:t>h, or suctioning from the slots</w:t>
      </w:r>
    </w:p>
    <w:p w:rsidR="003D3852" w:rsidRDefault="003D3852" w:rsidP="003D3852">
      <w:pPr>
        <w:pStyle w:val="ListParagraph"/>
        <w:numPr>
          <w:ilvl w:val="1"/>
          <w:numId w:val="17"/>
        </w:numPr>
      </w:pPr>
      <w:r>
        <w:t>C</w:t>
      </w:r>
      <w:r w:rsidR="00394112">
        <w:t>logging</w:t>
      </w:r>
    </w:p>
    <w:p w:rsidR="003D3852" w:rsidRDefault="003D3852" w:rsidP="003D3852">
      <w:pPr>
        <w:pStyle w:val="ListParagraph"/>
        <w:numPr>
          <w:ilvl w:val="0"/>
          <w:numId w:val="17"/>
        </w:numPr>
      </w:pPr>
      <w:r>
        <w:t xml:space="preserve">Reliability of the tip – </w:t>
      </w:r>
      <w:r w:rsidRPr="003D3852">
        <w:rPr>
          <w:color w:val="FF0000"/>
        </w:rPr>
        <w:t>fatigue and lifetime</w:t>
      </w:r>
      <w:r w:rsidR="00394112">
        <w:t xml:space="preserve"> testing</w:t>
      </w:r>
    </w:p>
    <w:p w:rsidR="00125200" w:rsidRDefault="003D3852" w:rsidP="008C3B17">
      <w:pPr>
        <w:pStyle w:val="ListParagraph"/>
        <w:numPr>
          <w:ilvl w:val="0"/>
          <w:numId w:val="17"/>
        </w:numPr>
      </w:pPr>
      <w:proofErr w:type="spellStart"/>
      <w:r>
        <w:t>Sterilizability</w:t>
      </w:r>
      <w:proofErr w:type="spellEnd"/>
      <w:r>
        <w:t xml:space="preserve"> – disassembly required, how to make it easy to disassemble and reassemble</w:t>
      </w:r>
    </w:p>
    <w:p w:rsidR="004F643D" w:rsidRDefault="004F643D" w:rsidP="004F643D"/>
    <w:p w:rsidR="004F643D" w:rsidRDefault="004F643D" w:rsidP="004F643D">
      <w:r>
        <w:t xml:space="preserve">Feb-2017: </w:t>
      </w:r>
    </w:p>
    <w:p w:rsidR="004F643D" w:rsidRDefault="004F643D" w:rsidP="004F643D">
      <w:pPr>
        <w:pStyle w:val="ListParagraph"/>
        <w:numPr>
          <w:ilvl w:val="0"/>
          <w:numId w:val="19"/>
        </w:numPr>
      </w:pPr>
      <w:r>
        <w:t xml:space="preserve">Drawing instruments in a ‘slice’ of the ear canal </w:t>
      </w:r>
    </w:p>
    <w:p w:rsidR="004F643D" w:rsidRDefault="004F643D" w:rsidP="004F643D">
      <w:pPr>
        <w:pStyle w:val="ListParagraph"/>
        <w:numPr>
          <w:ilvl w:val="0"/>
          <w:numId w:val="19"/>
        </w:numPr>
      </w:pPr>
      <w:r>
        <w:t>If Suction instrument OD = 1.2446 + dx (dx=thickness added due to suction covering) then many spots can’t be accessed because the OD is too large</w:t>
      </w:r>
    </w:p>
    <w:p w:rsidR="004F643D" w:rsidRDefault="004F643D" w:rsidP="004F643D">
      <w:pPr>
        <w:pStyle w:val="ListParagraph"/>
        <w:numPr>
          <w:ilvl w:val="0"/>
          <w:numId w:val="19"/>
        </w:numPr>
      </w:pPr>
      <w:r>
        <w:t>Instead can make another manual tool where OD is smallest possible and use this like the Rosen (to reach and dissect)</w:t>
      </w:r>
    </w:p>
    <w:p w:rsidR="00944DA7" w:rsidRDefault="00944DA7" w:rsidP="00944DA7">
      <w:r>
        <w:t xml:space="preserve">“Steerable Robot-assisted Micromanipulation in the Middle Ear: Preliminary Feasibility Evaluation”  </w:t>
      </w:r>
      <w:r w:rsidR="00F720C9">
        <w:fldChar w:fldCharType="begin" w:fldLock="1"/>
      </w:r>
      <w:r w:rsidR="00200A2C">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1)", "plainTextFormattedCitation" : "(1)", "previouslyFormattedCitation" : "(1)" }, "properties" : { "noteIndex" : 0 }, "schema" : "https://github.com/citation-style-language/schema/raw/master/csl-citation.json" }</w:instrText>
      </w:r>
      <w:r w:rsidR="00F720C9">
        <w:fldChar w:fldCharType="separate"/>
      </w:r>
      <w:r w:rsidRPr="00944DA7">
        <w:rPr>
          <w:noProof/>
        </w:rPr>
        <w:t>(1)</w:t>
      </w:r>
      <w:r w:rsidR="00F720C9">
        <w:fldChar w:fldCharType="end"/>
      </w:r>
    </w:p>
    <w:p w:rsidR="00944DA7" w:rsidRDefault="00944DA7" w:rsidP="00944DA7">
      <w:pPr>
        <w:pStyle w:val="ListParagraph"/>
        <w:numPr>
          <w:ilvl w:val="0"/>
          <w:numId w:val="20"/>
        </w:numPr>
      </w:pPr>
      <w:r>
        <w:t xml:space="preserve">6 DOF concentric tube robot </w:t>
      </w:r>
    </w:p>
    <w:p w:rsidR="00944DA7" w:rsidRDefault="00944DA7" w:rsidP="00944DA7">
      <w:pPr>
        <w:pStyle w:val="ListParagraph"/>
        <w:numPr>
          <w:ilvl w:val="0"/>
          <w:numId w:val="20"/>
        </w:numPr>
      </w:pPr>
      <w:r>
        <w:t>workspace/reach compared with Rosen</w:t>
      </w:r>
    </w:p>
    <w:p w:rsidR="00944DA7" w:rsidRDefault="00944DA7" w:rsidP="00944DA7">
      <w:pPr>
        <w:pStyle w:val="ListParagraph"/>
        <w:numPr>
          <w:ilvl w:val="1"/>
          <w:numId w:val="20"/>
        </w:numPr>
      </w:pPr>
      <w:r>
        <w:t>optical tracker attached to tip while ‘operating’ in cadaver ear</w:t>
      </w:r>
    </w:p>
    <w:p w:rsidR="00944DA7" w:rsidRDefault="00944DA7" w:rsidP="00944DA7">
      <w:pPr>
        <w:pStyle w:val="ListParagraph"/>
        <w:numPr>
          <w:ilvl w:val="1"/>
          <w:numId w:val="20"/>
        </w:numPr>
      </w:pPr>
      <w:r>
        <w:t>Rosen needle and robot used to trace edges of the reachable area within bone to characterize size of workspace</w:t>
      </w:r>
    </w:p>
    <w:p w:rsidR="00551842" w:rsidRDefault="00551842" w:rsidP="00551842"/>
    <w:p w:rsidR="00551842" w:rsidRDefault="00551842" w:rsidP="00551842">
      <w:r>
        <w:t xml:space="preserve">Mar-2017: </w:t>
      </w:r>
    </w:p>
    <w:p w:rsidR="00551842" w:rsidRDefault="00551842" w:rsidP="00551842">
      <w:pPr>
        <w:pStyle w:val="ListParagraph"/>
        <w:numPr>
          <w:ilvl w:val="0"/>
          <w:numId w:val="19"/>
        </w:numPr>
      </w:pPr>
      <w:r>
        <w:t>Making wristed suction prototype</w:t>
      </w:r>
    </w:p>
    <w:p w:rsidR="00551842" w:rsidRDefault="00551842" w:rsidP="00551842">
      <w:r>
        <w:rPr>
          <w:noProof/>
          <w:lang w:eastAsia="en-CA"/>
        </w:rPr>
        <w:lastRenderedPageBreak/>
        <w:drawing>
          <wp:inline distT="0" distB="0" distL="0" distR="0">
            <wp:extent cx="5943600" cy="3238896"/>
            <wp:effectExtent l="1905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srcRect/>
                    <a:stretch>
                      <a:fillRect/>
                    </a:stretch>
                  </pic:blipFill>
                  <pic:spPr bwMode="auto">
                    <a:xfrm>
                      <a:off x="0" y="0"/>
                      <a:ext cx="5943600" cy="3238896"/>
                    </a:xfrm>
                    <a:prstGeom prst="rect">
                      <a:avLst/>
                    </a:prstGeom>
                    <a:noFill/>
                    <a:ln w="9525">
                      <a:noFill/>
                      <a:miter lim="800000"/>
                      <a:headEnd/>
                      <a:tailEnd/>
                    </a:ln>
                  </pic:spPr>
                </pic:pic>
              </a:graphicData>
            </a:graphic>
          </wp:inline>
        </w:drawing>
      </w:r>
    </w:p>
    <w:p w:rsidR="00551842" w:rsidRDefault="00551842" w:rsidP="00551842">
      <w:r>
        <w:t xml:space="preserve">To do: </w:t>
      </w:r>
    </w:p>
    <w:p w:rsidR="00551842" w:rsidRDefault="00551842" w:rsidP="00551842">
      <w:pPr>
        <w:pStyle w:val="ListParagraph"/>
        <w:numPr>
          <w:ilvl w:val="0"/>
          <w:numId w:val="19"/>
        </w:numPr>
      </w:pPr>
      <w:r>
        <w:t xml:space="preserve">Ensure handle is thin enough to fit with endoscope -&gt; checked this on the </w:t>
      </w:r>
      <w:proofErr w:type="spellStart"/>
      <w:r>
        <w:t>solidworks</w:t>
      </w:r>
      <w:proofErr w:type="spellEnd"/>
      <w:r>
        <w:t xml:space="preserve"> virtual model V-1 08-Mar-2017 (</w:t>
      </w:r>
      <w:r w:rsidRPr="00551842">
        <w:t xml:space="preserve">C:\Users\arushri </w:t>
      </w:r>
      <w:proofErr w:type="spellStart"/>
      <w:r w:rsidRPr="00551842">
        <w:t>swarup</w:t>
      </w:r>
      <w:proofErr w:type="spellEnd"/>
      <w:r w:rsidRPr="00551842">
        <w:t>\Documents\</w:t>
      </w:r>
      <w:proofErr w:type="spellStart"/>
      <w:r w:rsidRPr="00551842">
        <w:t>GitHub</w:t>
      </w:r>
      <w:proofErr w:type="spellEnd"/>
      <w:r w:rsidRPr="00551842">
        <w:t>\Graduate-School\3D Models</w:t>
      </w:r>
      <w:r>
        <w:t>) and it should be able to fit</w:t>
      </w:r>
    </w:p>
    <w:p w:rsidR="00551842" w:rsidRDefault="00551842" w:rsidP="00551842">
      <w:pPr>
        <w:pStyle w:val="ListParagraph"/>
        <w:numPr>
          <w:ilvl w:val="0"/>
          <w:numId w:val="19"/>
        </w:numPr>
      </w:pPr>
      <w:r>
        <w:t xml:space="preserve">Ordered materials: </w:t>
      </w:r>
    </w:p>
    <w:p w:rsidR="00551842" w:rsidRDefault="00551842" w:rsidP="00551842">
      <w:pPr>
        <w:pStyle w:val="ListParagraph"/>
        <w:numPr>
          <w:ilvl w:val="0"/>
          <w:numId w:val="19"/>
        </w:numPr>
      </w:pPr>
      <w:r>
        <w:rPr>
          <w:noProof/>
          <w:lang w:eastAsia="en-CA"/>
        </w:rPr>
        <w:lastRenderedPageBreak/>
        <w:drawing>
          <wp:inline distT="0" distB="0" distL="0" distR="0">
            <wp:extent cx="5943600" cy="4287964"/>
            <wp:effectExtent l="19050" t="0" r="0" b="0"/>
            <wp:docPr id="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a:stretch>
                      <a:fillRect/>
                    </a:stretch>
                  </pic:blipFill>
                  <pic:spPr bwMode="auto">
                    <a:xfrm>
                      <a:off x="0" y="0"/>
                      <a:ext cx="5943600" cy="4287964"/>
                    </a:xfrm>
                    <a:prstGeom prst="rect">
                      <a:avLst/>
                    </a:prstGeom>
                    <a:noFill/>
                    <a:ln w="9525">
                      <a:noFill/>
                      <a:miter lim="800000"/>
                      <a:headEnd/>
                      <a:tailEnd/>
                    </a:ln>
                  </pic:spPr>
                </pic:pic>
              </a:graphicData>
            </a:graphic>
          </wp:inline>
        </w:drawing>
      </w:r>
      <w:r w:rsidR="004370F2">
        <w:t xml:space="preserve">rest of components are machined or 3D printed </w:t>
      </w:r>
    </w:p>
    <w:p w:rsidR="004370F2" w:rsidRDefault="004370F2" w:rsidP="00551842">
      <w:pPr>
        <w:pStyle w:val="ListParagraph"/>
        <w:numPr>
          <w:ilvl w:val="0"/>
          <w:numId w:val="19"/>
        </w:numPr>
      </w:pPr>
    </w:p>
    <w:p w:rsidR="00551842" w:rsidRDefault="00F720C9" w:rsidP="00551842">
      <w:pPr>
        <w:ind w:left="360"/>
      </w:pPr>
      <w:r>
        <w:rPr>
          <w:noProof/>
          <w:lang w:eastAsia="en-CA"/>
        </w:rPr>
        <w:lastRenderedPageBreak/>
        <w:pict>
          <v:shapetype id="_x0000_t32" coordsize="21600,21600" o:spt="32" o:oned="t" path="m,l21600,21600e" filled="f">
            <v:path arrowok="t" fillok="f" o:connecttype="none"/>
            <o:lock v:ext="edit" shapetype="t"/>
          </v:shapetype>
          <v:shape id="_x0000_s1032" type="#_x0000_t32" style="position:absolute;left:0;text-align:left;margin-left:253.55pt;margin-top:-34.45pt;width:83.3pt;height:90.8pt;flip:x;z-index:251664384" o:connectortype="straight">
            <v:stroke endarrow="block"/>
          </v:shape>
        </w:pict>
      </w:r>
      <w:r w:rsidR="00551842">
        <w:rPr>
          <w:noProof/>
          <w:lang w:eastAsia="en-CA"/>
        </w:rPr>
        <w:drawing>
          <wp:inline distT="0" distB="0" distL="0" distR="0">
            <wp:extent cx="5943600" cy="3948436"/>
            <wp:effectExtent l="19050" t="0" r="0" b="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srcRect/>
                    <a:stretch>
                      <a:fillRect/>
                    </a:stretch>
                  </pic:blipFill>
                  <pic:spPr bwMode="auto">
                    <a:xfrm>
                      <a:off x="0" y="0"/>
                      <a:ext cx="5943600" cy="3948436"/>
                    </a:xfrm>
                    <a:prstGeom prst="rect">
                      <a:avLst/>
                    </a:prstGeom>
                    <a:noFill/>
                    <a:ln w="9525">
                      <a:noFill/>
                      <a:miter lim="800000"/>
                      <a:headEnd/>
                      <a:tailEnd/>
                    </a:ln>
                  </pic:spPr>
                </pic:pic>
              </a:graphicData>
            </a:graphic>
          </wp:inline>
        </w:drawing>
      </w:r>
    </w:p>
    <w:p w:rsidR="00551842" w:rsidRDefault="00551842" w:rsidP="00551842">
      <w:pPr>
        <w:ind w:left="360"/>
      </w:pPr>
      <w:r>
        <w:t>This shows the endoscope and instrument coming into the ear canal (the ear anatomy section is axially cut to expose the antrum and see the semi-circular canal (arrow is pointing to this)</w:t>
      </w:r>
    </w:p>
    <w:p w:rsidR="00551842" w:rsidRDefault="00551842" w:rsidP="00551842">
      <w:pPr>
        <w:ind w:left="360"/>
      </w:pPr>
      <w:r>
        <w:t>This is just one position that allows both instrument and endoscope to fit, but would need a physical model to ensure that the appropriate positions can be reached</w:t>
      </w:r>
    </w:p>
    <w:p w:rsidR="004370F2" w:rsidRDefault="004370F2" w:rsidP="00551842">
      <w:pPr>
        <w:ind w:left="360"/>
      </w:pPr>
    </w:p>
    <w:p w:rsidR="004370F2" w:rsidRDefault="004370F2" w:rsidP="00551842">
      <w:pPr>
        <w:ind w:left="360"/>
      </w:pPr>
      <w:r>
        <w:t xml:space="preserve">Budget and Materials 14-Mar-2017: </w:t>
      </w:r>
      <w:r w:rsidRPr="004370F2">
        <w:t xml:space="preserve">C:\Users\arushri </w:t>
      </w:r>
      <w:proofErr w:type="spellStart"/>
      <w:r w:rsidRPr="004370F2">
        <w:t>swarup</w:t>
      </w:r>
      <w:proofErr w:type="spellEnd"/>
      <w:r w:rsidRPr="004370F2">
        <w:t>\Documents\</w:t>
      </w:r>
      <w:proofErr w:type="spellStart"/>
      <w:r w:rsidRPr="004370F2">
        <w:t>GitHub</w:t>
      </w:r>
      <w:proofErr w:type="spellEnd"/>
      <w:r w:rsidRPr="004370F2">
        <w:t>\Graduate-School\Ear Surgery Instruments</w:t>
      </w:r>
    </w:p>
    <w:p w:rsidR="004370F2" w:rsidRDefault="004370F2" w:rsidP="004370F2"/>
    <w:tbl>
      <w:tblPr>
        <w:tblW w:w="16292" w:type="dxa"/>
        <w:tblInd w:w="95" w:type="dxa"/>
        <w:tblLook w:val="04A0"/>
      </w:tblPr>
      <w:tblGrid>
        <w:gridCol w:w="262"/>
        <w:gridCol w:w="3718"/>
        <w:gridCol w:w="2340"/>
        <w:gridCol w:w="2392"/>
        <w:gridCol w:w="2520"/>
        <w:gridCol w:w="2420"/>
        <w:gridCol w:w="1320"/>
        <w:gridCol w:w="1320"/>
      </w:tblGrid>
      <w:tr w:rsidR="004370F2" w:rsidRPr="004370F2" w:rsidTr="004370F2">
        <w:trPr>
          <w:trHeight w:val="420"/>
        </w:trPr>
        <w:tc>
          <w:tcPr>
            <w:tcW w:w="3980" w:type="dxa"/>
            <w:gridSpan w:val="2"/>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BOM for suction Wristed Tool</w:t>
            </w:r>
          </w:p>
        </w:tc>
        <w:tc>
          <w:tcPr>
            <w:tcW w:w="234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392"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52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42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r>
      <w:tr w:rsidR="004370F2" w:rsidRPr="004370F2" w:rsidTr="004370F2">
        <w:trPr>
          <w:trHeight w:val="375"/>
        </w:trPr>
        <w:tc>
          <w:tcPr>
            <w:tcW w:w="17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 </w:t>
            </w:r>
          </w:p>
        </w:tc>
        <w:tc>
          <w:tcPr>
            <w:tcW w:w="3810" w:type="dxa"/>
            <w:tcBorders>
              <w:top w:val="nil"/>
              <w:left w:val="nil"/>
              <w:bottom w:val="nil"/>
              <w:right w:val="nil"/>
            </w:tcBorders>
            <w:shd w:val="clear" w:color="000000" w:fill="002060"/>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mponent</w:t>
            </w:r>
          </w:p>
        </w:tc>
        <w:tc>
          <w:tcPr>
            <w:tcW w:w="234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Material</w:t>
            </w:r>
          </w:p>
        </w:tc>
        <w:tc>
          <w:tcPr>
            <w:tcW w:w="2392"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Dimensions</w:t>
            </w:r>
          </w:p>
        </w:tc>
        <w:tc>
          <w:tcPr>
            <w:tcW w:w="252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w:t>
            </w:r>
          </w:p>
        </w:tc>
        <w:tc>
          <w:tcPr>
            <w:tcW w:w="242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 P/N</w:t>
            </w:r>
          </w:p>
        </w:tc>
        <w:tc>
          <w:tcPr>
            <w:tcW w:w="132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Qty</w:t>
            </w:r>
          </w:p>
        </w:tc>
        <w:tc>
          <w:tcPr>
            <w:tcW w:w="132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st</w:t>
            </w:r>
          </w:p>
        </w:tc>
      </w:tr>
      <w:tr w:rsidR="004370F2" w:rsidRPr="004370F2" w:rsidTr="004370F2">
        <w:trPr>
          <w:trHeight w:val="315"/>
        </w:trPr>
        <w:tc>
          <w:tcPr>
            <w:tcW w:w="3980" w:type="dxa"/>
            <w:gridSpan w:val="2"/>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Tubing Assembly: </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risted Tip</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Nitinol</w:t>
            </w:r>
            <w:proofErr w:type="spellEnd"/>
            <w:r w:rsidRPr="004370F2">
              <w:rPr>
                <w:rFonts w:ascii="Calibri" w:eastAsia="Times New Roman" w:hAnsi="Calibri" w:cs="Times New Roman"/>
                <w:color w:val="000000"/>
                <w:sz w:val="20"/>
                <w:szCs w:val="20"/>
                <w:lang w:eastAsia="en-CA"/>
              </w:rPr>
              <w:t xml:space="preserve"> Tube</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4mm O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ser cutting</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Pulse Systems</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quote Number</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94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 5560K43, soldered to wrist</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7mmID X 1.47mmO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560K43</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630"/>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tube without cable, coupled to </w:t>
            </w:r>
            <w:proofErr w:type="spellStart"/>
            <w:r w:rsidRPr="004370F2">
              <w:rPr>
                <w:rFonts w:ascii="Calibri" w:eastAsia="Times New Roman" w:hAnsi="Calibri" w:cs="Times New Roman"/>
                <w:color w:val="000000"/>
                <w:sz w:val="20"/>
                <w:szCs w:val="20"/>
                <w:lang w:eastAsia="en-CA"/>
              </w:rPr>
              <w:t>luer</w:t>
            </w:r>
            <w:proofErr w:type="spellEnd"/>
            <w:r w:rsidRPr="004370F2">
              <w:rPr>
                <w:rFonts w:ascii="Calibri" w:eastAsia="Times New Roman" w:hAnsi="Calibri" w:cs="Times New Roman"/>
                <w:color w:val="000000"/>
                <w:sz w:val="20"/>
                <w:szCs w:val="20"/>
                <w:lang w:eastAsia="en-CA"/>
              </w:rPr>
              <w:t xml:space="preserve"> lock</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6mm ID X 2.11mmI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88K35</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collet 1.75 mm ID</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Collet thread cap </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 Handle Body</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Aluminum tube</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6in O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965K451</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630"/>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Ultra Low Profile SS screw 90318A102</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3/32in, 2-56</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90318A102</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Luer</w:t>
            </w:r>
            <w:proofErr w:type="spellEnd"/>
            <w:r w:rsidRPr="004370F2">
              <w:rPr>
                <w:rFonts w:ascii="Calibri" w:eastAsia="Times New Roman" w:hAnsi="Calibri" w:cs="Times New Roman"/>
                <w:color w:val="000000"/>
                <w:sz w:val="20"/>
                <w:szCs w:val="20"/>
                <w:lang w:eastAsia="en-CA"/>
              </w:rPr>
              <w:t xml:space="preserve"> end</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0-32 en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McMaster Carr </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465K161</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Luer</w:t>
            </w:r>
            <w:proofErr w:type="spellEnd"/>
            <w:r w:rsidRPr="004370F2">
              <w:rPr>
                <w:rFonts w:ascii="Calibri" w:eastAsia="Times New Roman" w:hAnsi="Calibri" w:cs="Times New Roman"/>
                <w:color w:val="000000"/>
                <w:sz w:val="20"/>
                <w:szCs w:val="20"/>
                <w:lang w:eastAsia="en-CA"/>
              </w:rPr>
              <w:t>-tube coupler</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Aluminum </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ill machined at Lab</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Cable</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ss</w:t>
            </w:r>
            <w:proofErr w:type="spellEnd"/>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0.3mm</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bl>
    <w:p w:rsidR="00551842" w:rsidRDefault="001D0B20" w:rsidP="00551842">
      <w:pPr>
        <w:ind w:left="360"/>
      </w:pPr>
      <w:r>
        <w:t xml:space="preserve"> </w:t>
      </w:r>
    </w:p>
    <w:p w:rsidR="00C21461" w:rsidRDefault="00C21461" w:rsidP="00551842">
      <w:pPr>
        <w:ind w:left="360"/>
      </w:pPr>
    </w:p>
    <w:p w:rsidR="00C21461" w:rsidRDefault="00C21461" w:rsidP="00551842">
      <w:pPr>
        <w:ind w:left="360"/>
      </w:pPr>
      <w:r>
        <w:t>Apr-2017</w:t>
      </w:r>
    </w:p>
    <w:p w:rsidR="00C21461" w:rsidRDefault="00C21461" w:rsidP="00C21461">
      <w:pPr>
        <w:pStyle w:val="ListParagraph"/>
        <w:numPr>
          <w:ilvl w:val="0"/>
          <w:numId w:val="21"/>
        </w:numPr>
      </w:pPr>
      <w:r>
        <w:t xml:space="preserve">Updated the CAD </w:t>
      </w:r>
    </w:p>
    <w:p w:rsidR="008063EA" w:rsidRDefault="008063EA" w:rsidP="008063EA">
      <w:r>
        <w:rPr>
          <w:noProof/>
          <w:lang w:eastAsia="en-CA"/>
        </w:rPr>
        <w:drawing>
          <wp:inline distT="0" distB="0" distL="0" distR="0">
            <wp:extent cx="5943600" cy="3594833"/>
            <wp:effectExtent l="1905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srcRect/>
                    <a:stretch>
                      <a:fillRect/>
                    </a:stretch>
                  </pic:blipFill>
                  <pic:spPr bwMode="auto">
                    <a:xfrm>
                      <a:off x="0" y="0"/>
                      <a:ext cx="5943600" cy="3594833"/>
                    </a:xfrm>
                    <a:prstGeom prst="rect">
                      <a:avLst/>
                    </a:prstGeom>
                    <a:noFill/>
                    <a:ln w="9525">
                      <a:noFill/>
                      <a:miter lim="800000"/>
                      <a:headEnd/>
                      <a:tailEnd/>
                    </a:ln>
                  </pic:spPr>
                </pic:pic>
              </a:graphicData>
            </a:graphic>
          </wp:inline>
        </w:drawing>
      </w:r>
    </w:p>
    <w:p w:rsidR="00E0628B" w:rsidRDefault="00E0628B" w:rsidP="00C21461">
      <w:pPr>
        <w:pStyle w:val="ListParagraph"/>
        <w:numPr>
          <w:ilvl w:val="0"/>
          <w:numId w:val="21"/>
        </w:numPr>
      </w:pPr>
      <w:r>
        <w:t xml:space="preserve">Instrument idea: </w:t>
      </w:r>
      <w:r w:rsidRPr="004D4561">
        <w:rPr>
          <w:highlight w:val="yellow"/>
        </w:rPr>
        <w:t>curved forceps – shape</w:t>
      </w:r>
      <w:r>
        <w:t xml:space="preserve"> set into a predefined curve – inspired by Hamlyn design </w:t>
      </w:r>
    </w:p>
    <w:p w:rsidR="008063EA" w:rsidRDefault="008063EA" w:rsidP="008063EA">
      <w:pPr>
        <w:pStyle w:val="ListParagraph"/>
        <w:ind w:left="1080"/>
      </w:pPr>
      <w:r>
        <w:rPr>
          <w:noProof/>
          <w:lang w:eastAsia="en-CA"/>
        </w:rPr>
        <w:lastRenderedPageBreak/>
        <w:drawing>
          <wp:inline distT="0" distB="0" distL="0" distR="0">
            <wp:extent cx="2298695" cy="3197816"/>
            <wp:effectExtent l="476250" t="0" r="444505" b="0"/>
            <wp:docPr id="27" name="Picture 4" descr="C:\Users\arushri swarup\Downloads\IMG_55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545.JPG"/>
                    <pic:cNvPicPr>
                      <a:picLocks noChangeAspect="1" noChangeArrowheads="1"/>
                    </pic:cNvPicPr>
                  </pic:nvPicPr>
                  <pic:blipFill>
                    <a:blip r:embed="rId32" cstate="print"/>
                    <a:srcRect l="20917" t="3518" r="27083"/>
                    <a:stretch>
                      <a:fillRect/>
                    </a:stretch>
                  </pic:blipFill>
                  <pic:spPr bwMode="auto">
                    <a:xfrm rot="5400000">
                      <a:off x="0" y="0"/>
                      <a:ext cx="2297715" cy="3196452"/>
                    </a:xfrm>
                    <a:prstGeom prst="rect">
                      <a:avLst/>
                    </a:prstGeom>
                    <a:noFill/>
                    <a:ln w="9525">
                      <a:noFill/>
                      <a:miter lim="800000"/>
                      <a:headEnd/>
                      <a:tailEnd/>
                    </a:ln>
                  </pic:spPr>
                </pic:pic>
              </a:graphicData>
            </a:graphic>
          </wp:inline>
        </w:drawing>
      </w:r>
    </w:p>
    <w:p w:rsidR="00E0628B" w:rsidRDefault="00E0628B" w:rsidP="00E0628B">
      <w:pPr>
        <w:pStyle w:val="ListParagraph"/>
        <w:ind w:left="1080"/>
      </w:pPr>
    </w:p>
    <w:p w:rsidR="00C21461" w:rsidRDefault="004D4561" w:rsidP="00C21461">
      <w:pPr>
        <w:pStyle w:val="ListParagraph"/>
        <w:numPr>
          <w:ilvl w:val="0"/>
          <w:numId w:val="21"/>
        </w:numPr>
      </w:pPr>
      <w:r>
        <w:t xml:space="preserve">Instrument idea: </w:t>
      </w:r>
      <w:r w:rsidRPr="004D4561">
        <w:rPr>
          <w:highlight w:val="yellow"/>
        </w:rPr>
        <w:t>round knife on bendable tip but</w:t>
      </w:r>
      <w:r>
        <w:t xml:space="preserve"> needs to be stiff!</w:t>
      </w:r>
    </w:p>
    <w:p w:rsidR="004F465D" w:rsidRDefault="004F465D" w:rsidP="004F465D">
      <w:r>
        <w:t>28-Apr-2017</w:t>
      </w:r>
    </w:p>
    <w:p w:rsidR="004F465D" w:rsidRDefault="004F465D" w:rsidP="004F465D">
      <w:r>
        <w:t>Presented tool at 2</w:t>
      </w:r>
      <w:r w:rsidRPr="004F465D">
        <w:rPr>
          <w:vertAlign w:val="superscript"/>
        </w:rPr>
        <w:t>nd</w:t>
      </w:r>
      <w:r>
        <w:t xml:space="preserve"> World Congress for Endoscopic Ear Surgery </w:t>
      </w:r>
    </w:p>
    <w:p w:rsidR="004F465D" w:rsidRDefault="004F465D" w:rsidP="004F465D">
      <w:r w:rsidRPr="004F465D">
        <w:rPr>
          <w:noProof/>
          <w:lang w:eastAsia="en-CA"/>
        </w:rPr>
        <w:drawing>
          <wp:inline distT="0" distB="0" distL="0" distR="0">
            <wp:extent cx="5943600" cy="1178560"/>
            <wp:effectExtent l="0" t="0" r="0"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5900" t="41600" r="2751" b="34251"/>
                    <a:stretch/>
                  </pic:blipFill>
                  <pic:spPr>
                    <a:xfrm>
                      <a:off x="0" y="0"/>
                      <a:ext cx="5943600" cy="1178560"/>
                    </a:xfrm>
                    <a:prstGeom prst="rect">
                      <a:avLst/>
                    </a:prstGeom>
                  </pic:spPr>
                </pic:pic>
              </a:graphicData>
            </a:graphic>
          </wp:inline>
        </w:drawing>
      </w:r>
    </w:p>
    <w:p w:rsidR="004F465D" w:rsidRDefault="004F465D" w:rsidP="004F465D"/>
    <w:p w:rsidR="004F465D" w:rsidRDefault="004F465D" w:rsidP="004F465D">
      <w:pPr>
        <w:pStyle w:val="ListParagraph"/>
        <w:numPr>
          <w:ilvl w:val="0"/>
          <w:numId w:val="22"/>
        </w:numPr>
      </w:pPr>
      <w:r>
        <w:t>Long and short tip, long tip reached boundaries of the mastoid</w:t>
      </w:r>
    </w:p>
    <w:p w:rsidR="0061600E" w:rsidRDefault="0061600E" w:rsidP="004F465D">
      <w:pPr>
        <w:pStyle w:val="ListParagraph"/>
        <w:numPr>
          <w:ilvl w:val="0"/>
          <w:numId w:val="22"/>
        </w:numPr>
      </w:pPr>
      <w:r>
        <w:t>Handle</w:t>
      </w:r>
      <w:r w:rsidR="008F617A">
        <w:t xml:space="preserve"> needs to have something that allows it to rest on the hand</w:t>
      </w:r>
      <w:r w:rsidR="00A0290D">
        <w:t>s</w:t>
      </w:r>
    </w:p>
    <w:p w:rsidR="0058252B" w:rsidRDefault="0058252B" w:rsidP="0058252B">
      <w:r w:rsidRPr="0058252B">
        <w:rPr>
          <w:highlight w:val="yellow"/>
        </w:rPr>
        <w:t>Next Steps:</w:t>
      </w:r>
      <w:r>
        <w:t xml:space="preserve"> </w:t>
      </w:r>
    </w:p>
    <w:p w:rsidR="00C01AB7" w:rsidRDefault="00C01AB7" w:rsidP="004F465D">
      <w:pPr>
        <w:pStyle w:val="ListParagraph"/>
        <w:numPr>
          <w:ilvl w:val="0"/>
          <w:numId w:val="22"/>
        </w:numPr>
      </w:pPr>
      <w:r>
        <w:t xml:space="preserve">Integrate </w:t>
      </w:r>
      <w:r w:rsidRPr="0058252B">
        <w:rPr>
          <w:highlight w:val="magenta"/>
        </w:rPr>
        <w:t>graspers</w:t>
      </w:r>
      <w:r>
        <w:t xml:space="preserve"> </w:t>
      </w:r>
    </w:p>
    <w:p w:rsidR="0058252B" w:rsidRDefault="0058252B" w:rsidP="0058252B">
      <w:pPr>
        <w:pStyle w:val="ListParagraph"/>
        <w:numPr>
          <w:ilvl w:val="1"/>
          <w:numId w:val="22"/>
        </w:numPr>
      </w:pPr>
      <w:r>
        <w:t>Biopsy forceps with notched cuts</w:t>
      </w:r>
    </w:p>
    <w:p w:rsidR="0058252B" w:rsidRDefault="0058252B" w:rsidP="0058252B">
      <w:pPr>
        <w:pStyle w:val="ListParagraph"/>
        <w:numPr>
          <w:ilvl w:val="1"/>
          <w:numId w:val="22"/>
        </w:numPr>
      </w:pPr>
      <w:proofErr w:type="spellStart"/>
      <w:r>
        <w:t>Nitinol</w:t>
      </w:r>
      <w:proofErr w:type="spellEnd"/>
      <w:r>
        <w:t xml:space="preserve"> forceps with hinge</w:t>
      </w:r>
    </w:p>
    <w:p w:rsidR="0058252B" w:rsidRDefault="0058252B" w:rsidP="0058252B">
      <w:pPr>
        <w:pStyle w:val="ListParagraph"/>
        <w:numPr>
          <w:ilvl w:val="0"/>
          <w:numId w:val="22"/>
        </w:numPr>
      </w:pPr>
      <w:r>
        <w:t xml:space="preserve">Integrate </w:t>
      </w:r>
      <w:r w:rsidRPr="0058252B">
        <w:rPr>
          <w:highlight w:val="magenta"/>
        </w:rPr>
        <w:t>suction</w:t>
      </w:r>
      <w:r>
        <w:t xml:space="preserve"> – using t</w:t>
      </w:r>
      <w:bookmarkStart w:id="0" w:name="_GoBack"/>
      <w:bookmarkEnd w:id="0"/>
      <w:r>
        <w:t>he mechanical closure notch design</w:t>
      </w:r>
    </w:p>
    <w:p w:rsidR="004F465D" w:rsidRDefault="00631A09" w:rsidP="00631A09">
      <w:r w:rsidRPr="00631A09">
        <w:rPr>
          <w:highlight w:val="yellow"/>
        </w:rPr>
        <w:t>Question:</w:t>
      </w:r>
      <w:r>
        <w:t xml:space="preserve"> </w:t>
      </w:r>
    </w:p>
    <w:p w:rsidR="00631A09" w:rsidRDefault="00631A09" w:rsidP="00631A09">
      <w:pPr>
        <w:pStyle w:val="ListParagraph"/>
        <w:numPr>
          <w:ilvl w:val="0"/>
          <w:numId w:val="22"/>
        </w:numPr>
      </w:pPr>
      <w:r>
        <w:lastRenderedPageBreak/>
        <w:t xml:space="preserve">What is the optimal arc length, radius of curvature to reach within difficult to reach areas? </w:t>
      </w:r>
    </w:p>
    <w:p w:rsidR="00631A09" w:rsidRDefault="00631A09" w:rsidP="00631A09">
      <w:pPr>
        <w:pStyle w:val="ListParagraph"/>
        <w:numPr>
          <w:ilvl w:val="0"/>
          <w:numId w:val="22"/>
        </w:numPr>
      </w:pPr>
      <w:r>
        <w:t xml:space="preserve">Have 9 CT scans form patients with difficult anatomy where bone had to be removed to access the disease – use the CT scans to measure curves that would fit </w:t>
      </w:r>
    </w:p>
    <w:p w:rsidR="00631A09" w:rsidRDefault="00631A09" w:rsidP="00631A09">
      <w:pPr>
        <w:pStyle w:val="ListParagraph"/>
        <w:numPr>
          <w:ilvl w:val="1"/>
          <w:numId w:val="22"/>
        </w:numPr>
      </w:pPr>
      <w:r>
        <w:t>3D print the models</w:t>
      </w:r>
    </w:p>
    <w:p w:rsidR="00631A09" w:rsidRDefault="00631A09" w:rsidP="00631A09">
      <w:pPr>
        <w:pStyle w:val="ListParagraph"/>
        <w:numPr>
          <w:ilvl w:val="1"/>
          <w:numId w:val="22"/>
        </w:numPr>
      </w:pPr>
      <w:r>
        <w:t>reach behind lateral canal</w:t>
      </w:r>
    </w:p>
    <w:p w:rsidR="00631A09" w:rsidRDefault="00631A09" w:rsidP="00631A09">
      <w:r w:rsidRPr="00631A09">
        <w:rPr>
          <w:highlight w:val="magenta"/>
        </w:rPr>
        <w:t>Tool Validation:</w:t>
      </w:r>
      <w:r>
        <w:t xml:space="preserve"> </w:t>
      </w:r>
    </w:p>
    <w:p w:rsidR="00631A09" w:rsidRDefault="00631A09" w:rsidP="00631A09">
      <w:r>
        <w:t xml:space="preserve">Q1: Can the surgeon reach where the disease was? </w:t>
      </w:r>
    </w:p>
    <w:p w:rsidR="00631A09" w:rsidRDefault="00631A09" w:rsidP="00631A09">
      <w:r>
        <w:t>Q2: Can the surgeon use the functionality of the tool at that area? E.g. is it possible to suck, grasp, laser, etc. there?</w:t>
      </w:r>
    </w:p>
    <w:p w:rsidR="00631A09" w:rsidRDefault="00200A2C" w:rsidP="00631A09">
      <w:r w:rsidRPr="00371C2C">
        <w:rPr>
          <w:b/>
          <w:highlight w:val="magenta"/>
        </w:rPr>
        <w:t>Paper on how to find the desired curvature:</w:t>
      </w:r>
      <w:r w:rsidRPr="00371C2C">
        <w:rPr>
          <w:b/>
        </w:rPr>
        <w:t xml:space="preserve"> </w:t>
      </w:r>
      <w:r>
        <w:fldChar w:fldCharType="begin" w:fldLock="1"/>
      </w:r>
      <w: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 "plainTextFormattedCitation" : "(2)", "previouslyFormattedCitation" : "(2)" }, "properties" : { "noteIndex" : 0 }, "schema" : "https://github.com/citation-style-language/schema/raw/master/csl-citation.json" }</w:instrText>
      </w:r>
      <w:r>
        <w:fldChar w:fldCharType="separate"/>
      </w:r>
      <w:r w:rsidRPr="00200A2C">
        <w:rPr>
          <w:noProof/>
        </w:rPr>
        <w:t>(2)</w:t>
      </w:r>
      <w:r>
        <w:fldChar w:fldCharType="end"/>
      </w:r>
      <w:r>
        <w:t xml:space="preserve"> “</w:t>
      </w:r>
      <w:r w:rsidRPr="00200A2C">
        <w:rPr>
          <w:rFonts w:ascii="Calibri" w:hAnsi="Calibri" w:cs="Times New Roman"/>
          <w:noProof/>
          <w:szCs w:val="24"/>
        </w:rPr>
        <w:t>Through the Eustachian Tube and Beyond: A New Miniature Robotic Endoscope to See Into the Middle Ear.</w:t>
      </w:r>
      <w:r>
        <w:rPr>
          <w:rFonts w:ascii="Calibri" w:hAnsi="Calibri" w:cs="Times New Roman"/>
          <w:noProof/>
          <w:szCs w:val="24"/>
        </w:rPr>
        <w:t>”</w:t>
      </w:r>
    </w:p>
    <w:p w:rsidR="00200A2C" w:rsidRDefault="00200A2C" w:rsidP="00200A2C">
      <w:pPr>
        <w:pStyle w:val="ListParagraph"/>
        <w:numPr>
          <w:ilvl w:val="0"/>
          <w:numId w:val="23"/>
        </w:numPr>
      </w:pPr>
      <w:r>
        <w:t xml:space="preserve">Uses a wristed </w:t>
      </w:r>
      <w:proofErr w:type="spellStart"/>
      <w:r>
        <w:t>nitinol</w:t>
      </w:r>
      <w:proofErr w:type="spellEnd"/>
      <w:r>
        <w:t xml:space="preserve"> tube (with notches cut into it) with an HD camera on the tip to create a steerable endoscope &lt;2mm that can inspect the middle ear space by going through the Eustachian tube accessed through the nose</w:t>
      </w:r>
    </w:p>
    <w:p w:rsidR="00200A2C" w:rsidRDefault="00200A2C" w:rsidP="00200A2C">
      <w:pPr>
        <w:pStyle w:val="ListParagraph"/>
        <w:numPr>
          <w:ilvl w:val="0"/>
          <w:numId w:val="23"/>
        </w:numPr>
      </w:pPr>
      <w:r>
        <w:t>CT scans of real patients -&gt; 3D models to determine appropriate ranges for the endoscope diameter, length, required curvature</w:t>
      </w:r>
    </w:p>
    <w:p w:rsidR="00200A2C" w:rsidRDefault="00200A2C" w:rsidP="00200A2C">
      <w:pPr>
        <w:pStyle w:val="ListParagraph"/>
        <w:numPr>
          <w:ilvl w:val="0"/>
          <w:numId w:val="23"/>
        </w:numPr>
        <w:rPr>
          <w:highlight w:val="yellow"/>
        </w:rPr>
      </w:pPr>
      <w:r w:rsidRPr="002214CE">
        <w:rPr>
          <w:highlight w:val="yellow"/>
        </w:rPr>
        <w:t xml:space="preserve">In the computer 3D model, identified target points within the model, identified the straight path to get there (but had to stop before reached the </w:t>
      </w:r>
      <w:proofErr w:type="spellStart"/>
      <w:r w:rsidRPr="002214CE">
        <w:rPr>
          <w:highlight w:val="yellow"/>
        </w:rPr>
        <w:t>ossicles</w:t>
      </w:r>
      <w:proofErr w:type="spellEnd"/>
      <w:r w:rsidRPr="002214CE">
        <w:rPr>
          <w:highlight w:val="yellow"/>
        </w:rPr>
        <w:t xml:space="preserve">, then identified curves from that straight insertion path to reach the targets this collection of curves was used to identify the curvature required to reach the target </w:t>
      </w:r>
    </w:p>
    <w:p w:rsidR="00371C2C" w:rsidRPr="00371C2C" w:rsidRDefault="00371C2C" w:rsidP="00200A2C">
      <w:pPr>
        <w:pStyle w:val="ListParagraph"/>
        <w:numPr>
          <w:ilvl w:val="0"/>
          <w:numId w:val="23"/>
        </w:numPr>
      </w:pPr>
      <w:r w:rsidRPr="00371C2C">
        <w:t xml:space="preserve">These paths identified to reach the target maximized visual coverage of the sinus tympani (area where </w:t>
      </w:r>
      <w:proofErr w:type="spellStart"/>
      <w:r w:rsidRPr="00371C2C">
        <w:t>cholesteatoma</w:t>
      </w:r>
      <w:proofErr w:type="spellEnd"/>
      <w:r w:rsidRPr="00371C2C">
        <w:t xml:space="preserve"> generally recurs), calculated the associated bending angle and arc length – calculation shown in reference [2] of  the paper</w:t>
      </w:r>
    </w:p>
    <w:p w:rsidR="00371C2C" w:rsidRDefault="00371C2C" w:rsidP="00371C2C">
      <w:pPr>
        <w:pStyle w:val="ListParagraph"/>
        <w:numPr>
          <w:ilvl w:val="0"/>
          <w:numId w:val="23"/>
        </w:numPr>
      </w:pPr>
      <w:r w:rsidRPr="00371C2C">
        <w:t>Endoscope field of view = 90deg</w:t>
      </w:r>
    </w:p>
    <w:p w:rsidR="00371C2C" w:rsidRDefault="00371C2C" w:rsidP="00371C2C">
      <w:pPr>
        <w:pStyle w:val="ListParagraph"/>
        <w:numPr>
          <w:ilvl w:val="0"/>
          <w:numId w:val="23"/>
        </w:numPr>
      </w:pPr>
      <w:r>
        <w:t xml:space="preserve">chip-tip camera is the </w:t>
      </w:r>
      <w:proofErr w:type="spellStart"/>
      <w:r>
        <w:t>minnieScope</w:t>
      </w:r>
      <w:proofErr w:type="spellEnd"/>
      <w:r>
        <w:t>-XS (Enable Inc., Redwood City, CA)</w:t>
      </w:r>
    </w:p>
    <w:p w:rsidR="002C5D53" w:rsidRDefault="002C5D53" w:rsidP="00371C2C">
      <w:pPr>
        <w:pStyle w:val="ListParagraph"/>
        <w:numPr>
          <w:ilvl w:val="0"/>
          <w:numId w:val="23"/>
        </w:numPr>
      </w:pPr>
      <w:proofErr w:type="spellStart"/>
      <w:r>
        <w:t>nitinol</w:t>
      </w:r>
      <w:proofErr w:type="spellEnd"/>
      <w:r>
        <w:t xml:space="preserve"> tube: OD 1.8mm, ID 1.6mm</w:t>
      </w:r>
    </w:p>
    <w:p w:rsidR="002C5D53" w:rsidRPr="002C5D53" w:rsidRDefault="002C5D53" w:rsidP="00371C2C">
      <w:pPr>
        <w:pStyle w:val="ListParagraph"/>
        <w:numPr>
          <w:ilvl w:val="0"/>
          <w:numId w:val="23"/>
        </w:numPr>
        <w:rPr>
          <w:highlight w:val="yellow"/>
        </w:rPr>
      </w:pPr>
      <w:proofErr w:type="gramStart"/>
      <w:r w:rsidRPr="002C5D53">
        <w:rPr>
          <w:highlight w:val="yellow"/>
        </w:rPr>
        <w:t>sinus</w:t>
      </w:r>
      <w:proofErr w:type="gramEnd"/>
      <w:r w:rsidRPr="002C5D53">
        <w:rPr>
          <w:highlight w:val="yellow"/>
        </w:rPr>
        <w:t xml:space="preserve"> tympani anatomy: D. </w:t>
      </w:r>
      <w:proofErr w:type="spellStart"/>
      <w:r w:rsidRPr="002C5D53">
        <w:rPr>
          <w:highlight w:val="yellow"/>
        </w:rPr>
        <w:t>Marchioni</w:t>
      </w:r>
      <w:proofErr w:type="spellEnd"/>
      <w:r w:rsidRPr="002C5D53">
        <w:rPr>
          <w:highlight w:val="yellow"/>
        </w:rPr>
        <w:t xml:space="preserve">, S. </w:t>
      </w:r>
      <w:proofErr w:type="spellStart"/>
      <w:r w:rsidRPr="002C5D53">
        <w:rPr>
          <w:highlight w:val="yellow"/>
        </w:rPr>
        <w:t>Valerini</w:t>
      </w:r>
      <w:proofErr w:type="spellEnd"/>
      <w:r w:rsidRPr="002C5D53">
        <w:rPr>
          <w:highlight w:val="yellow"/>
        </w:rPr>
        <w:t xml:space="preserve">, F. </w:t>
      </w:r>
      <w:proofErr w:type="spellStart"/>
      <w:r w:rsidRPr="002C5D53">
        <w:rPr>
          <w:highlight w:val="yellow"/>
        </w:rPr>
        <w:t>Mattioli</w:t>
      </w:r>
      <w:proofErr w:type="spellEnd"/>
      <w:r w:rsidRPr="002C5D53">
        <w:rPr>
          <w:highlight w:val="yellow"/>
        </w:rPr>
        <w:t xml:space="preserve">, M. </w:t>
      </w:r>
      <w:proofErr w:type="spellStart"/>
      <w:r w:rsidRPr="002C5D53">
        <w:rPr>
          <w:highlight w:val="yellow"/>
        </w:rPr>
        <w:t>Alicandri-Ciufelli</w:t>
      </w:r>
      <w:proofErr w:type="spellEnd"/>
      <w:r w:rsidRPr="002C5D53">
        <w:rPr>
          <w:highlight w:val="yellow"/>
        </w:rPr>
        <w:t xml:space="preserve">, and L. </w:t>
      </w:r>
      <w:proofErr w:type="spellStart"/>
      <w:r w:rsidRPr="002C5D53">
        <w:rPr>
          <w:highlight w:val="yellow"/>
        </w:rPr>
        <w:t>Presutti</w:t>
      </w:r>
      <w:proofErr w:type="spellEnd"/>
      <w:r w:rsidRPr="002C5D53">
        <w:rPr>
          <w:highlight w:val="yellow"/>
        </w:rPr>
        <w:t xml:space="preserve">, “Radiological assessment of the sinus tympani: Temporal bone HRCT analyses and surgically related findings,” Surg. </w:t>
      </w:r>
      <w:proofErr w:type="spellStart"/>
      <w:r w:rsidRPr="002C5D53">
        <w:rPr>
          <w:highlight w:val="yellow"/>
        </w:rPr>
        <w:t>Radiol</w:t>
      </w:r>
      <w:proofErr w:type="spellEnd"/>
      <w:r w:rsidRPr="002C5D53">
        <w:rPr>
          <w:highlight w:val="yellow"/>
        </w:rPr>
        <w:t>. Anatomy, vol. 37, no. 4, pp. 385–392, 2015.</w:t>
      </w:r>
    </w:p>
    <w:p w:rsidR="00371C2C" w:rsidRPr="00371C2C" w:rsidRDefault="00371C2C" w:rsidP="00371C2C">
      <w:pPr>
        <w:ind w:left="360"/>
      </w:pPr>
      <w:r w:rsidRPr="00371C2C">
        <w:rPr>
          <w:noProof/>
          <w:lang w:eastAsia="en-CA"/>
        </w:rPr>
        <w:lastRenderedPageBreak/>
        <w:drawing>
          <wp:inline distT="0" distB="0" distL="0" distR="0">
            <wp:extent cx="2030932" cy="2856555"/>
            <wp:effectExtent l="19050" t="0" r="7418"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srcRect/>
                    <a:stretch>
                      <a:fillRect/>
                    </a:stretch>
                  </pic:blipFill>
                  <pic:spPr bwMode="auto">
                    <a:xfrm>
                      <a:off x="0" y="0"/>
                      <a:ext cx="2030886" cy="2856491"/>
                    </a:xfrm>
                    <a:prstGeom prst="rect">
                      <a:avLst/>
                    </a:prstGeom>
                    <a:noFill/>
                    <a:ln w="9525">
                      <a:noFill/>
                      <a:miter lim="800000"/>
                      <a:headEnd/>
                      <a:tailEnd/>
                    </a:ln>
                  </pic:spPr>
                </pic:pic>
              </a:graphicData>
            </a:graphic>
          </wp:inline>
        </w:drawing>
      </w:r>
    </w:p>
    <w:p w:rsidR="00371C2C" w:rsidRPr="00371C2C" w:rsidRDefault="00371C2C" w:rsidP="00371C2C">
      <w:pPr>
        <w:pStyle w:val="ListParagraph"/>
        <w:numPr>
          <w:ilvl w:val="0"/>
          <w:numId w:val="24"/>
        </w:numPr>
      </w:pPr>
      <w:r w:rsidRPr="00371C2C">
        <w:t>From 6 high res CT scans</w:t>
      </w:r>
    </w:p>
    <w:p w:rsidR="00371C2C" w:rsidRPr="00371C2C" w:rsidRDefault="00371C2C" w:rsidP="00371C2C">
      <w:pPr>
        <w:ind w:left="360"/>
      </w:pPr>
    </w:p>
    <w:p w:rsidR="00200A2C" w:rsidRPr="00371C2C" w:rsidRDefault="00200A2C">
      <w:r w:rsidRPr="00371C2C">
        <w:br w:type="page"/>
      </w:r>
    </w:p>
    <w:p w:rsidR="00200A2C" w:rsidRPr="00371C2C" w:rsidRDefault="00200A2C" w:rsidP="00371C2C"/>
    <w:p w:rsidR="00200A2C" w:rsidRPr="00371C2C" w:rsidRDefault="00200A2C" w:rsidP="00200A2C">
      <w:pPr>
        <w:widowControl w:val="0"/>
        <w:autoSpaceDE w:val="0"/>
        <w:autoSpaceDN w:val="0"/>
        <w:adjustRightInd w:val="0"/>
        <w:spacing w:line="240" w:lineRule="auto"/>
        <w:ind w:left="640" w:hanging="640"/>
        <w:rPr>
          <w:rFonts w:ascii="Calibri" w:hAnsi="Calibri" w:cs="Times New Roman"/>
          <w:noProof/>
          <w:szCs w:val="24"/>
        </w:rPr>
      </w:pPr>
      <w:r w:rsidRPr="00371C2C">
        <w:fldChar w:fldCharType="begin" w:fldLock="1"/>
      </w:r>
      <w:r w:rsidRPr="00371C2C">
        <w:instrText xml:space="preserve">ADDIN Mendeley Bibliography CSL_BIBLIOGRAPHY </w:instrText>
      </w:r>
      <w:r w:rsidRPr="00371C2C">
        <w:fldChar w:fldCharType="separate"/>
      </w:r>
      <w:r w:rsidRPr="00371C2C">
        <w:rPr>
          <w:rFonts w:ascii="Calibri" w:hAnsi="Calibri" w:cs="Times New Roman"/>
          <w:noProof/>
          <w:szCs w:val="24"/>
        </w:rPr>
        <w:t xml:space="preserve">1. </w:t>
      </w:r>
      <w:r w:rsidRPr="00371C2C">
        <w:rPr>
          <w:rFonts w:ascii="Calibri" w:hAnsi="Calibri" w:cs="Times New Roman"/>
          <w:noProof/>
          <w:szCs w:val="24"/>
        </w:rPr>
        <w:tab/>
        <w:t>Yasin R, O’Connell BP, Yu H, Hunter JB, Wanna GB, Rivas A, et al. Steerable Robot-assisted Micromanipulation in the Middle Ear. Otol Neurotol [Internet]. 2017;38(2):290–5. Available from: http://content.wkhealth.com/linkback/openurl?sid=WKPTLP:landingpage&amp;an=00129492-201702000-00022</w:t>
      </w:r>
    </w:p>
    <w:p w:rsidR="00200A2C" w:rsidRPr="00371C2C" w:rsidRDefault="00200A2C" w:rsidP="00200A2C">
      <w:pPr>
        <w:widowControl w:val="0"/>
        <w:autoSpaceDE w:val="0"/>
        <w:autoSpaceDN w:val="0"/>
        <w:adjustRightInd w:val="0"/>
        <w:spacing w:line="240" w:lineRule="auto"/>
        <w:ind w:left="640" w:hanging="640"/>
        <w:rPr>
          <w:rFonts w:ascii="Calibri" w:hAnsi="Calibri"/>
          <w:noProof/>
        </w:rPr>
      </w:pPr>
      <w:r w:rsidRPr="00371C2C">
        <w:rPr>
          <w:rFonts w:ascii="Calibri" w:hAnsi="Calibri" w:cs="Times New Roman"/>
          <w:noProof/>
          <w:szCs w:val="24"/>
        </w:rPr>
        <w:t xml:space="preserve">2. </w:t>
      </w:r>
      <w:r w:rsidRPr="00371C2C">
        <w:rPr>
          <w:rFonts w:ascii="Calibri" w:hAnsi="Calibri" w:cs="Times New Roman"/>
          <w:noProof/>
          <w:szCs w:val="24"/>
        </w:rPr>
        <w:tab/>
        <w:t>Fichera L, Dillon NP, Zhang D, Godage IS, Siebold MA, Hartley BI, et al. Through the Eustachian Tube and Beyond: A New Miniature Robotic Endoscope to See Into the Middle Ear. IEEE Robot Autom Lett [Internet]. 2017;2(3):1488–94. Available from: http://ieeexplore.ieee.org/document/7855722/</w:t>
      </w:r>
    </w:p>
    <w:p w:rsidR="00631A09" w:rsidRPr="00394112" w:rsidRDefault="00200A2C" w:rsidP="00631A09">
      <w:r w:rsidRPr="00371C2C">
        <w:fldChar w:fldCharType="end"/>
      </w:r>
    </w:p>
    <w:sectPr w:rsidR="00631A09" w:rsidRPr="00394112" w:rsidSect="00030120">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w:altName w:val="Calibr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46605C"/>
    <w:multiLevelType w:val="hybridMultilevel"/>
    <w:tmpl w:val="F3602D40"/>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nsid w:val="06C7426D"/>
    <w:multiLevelType w:val="hybridMultilevel"/>
    <w:tmpl w:val="244CFA9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42806AB"/>
    <w:multiLevelType w:val="hybridMultilevel"/>
    <w:tmpl w:val="1C00A9F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67116E3"/>
    <w:multiLevelType w:val="hybridMultilevel"/>
    <w:tmpl w:val="8D9AF53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1E4E4790"/>
    <w:multiLevelType w:val="hybridMultilevel"/>
    <w:tmpl w:val="5F1074D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0AD4A5D"/>
    <w:multiLevelType w:val="hybridMultilevel"/>
    <w:tmpl w:val="37D8DF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7F529DE"/>
    <w:multiLevelType w:val="hybridMultilevel"/>
    <w:tmpl w:val="D2A8F7AA"/>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nsid w:val="2A9B362E"/>
    <w:multiLevelType w:val="hybridMultilevel"/>
    <w:tmpl w:val="9FF63FFA"/>
    <w:lvl w:ilvl="0" w:tplc="8C5ACC0A">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9">
    <w:nsid w:val="337679FC"/>
    <w:multiLevelType w:val="hybridMultilevel"/>
    <w:tmpl w:val="4AD41B5E"/>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35140B10"/>
    <w:multiLevelType w:val="hybridMultilevel"/>
    <w:tmpl w:val="ED347662"/>
    <w:lvl w:ilvl="0" w:tplc="554A481C">
      <w:numFmt w:val="bullet"/>
      <w:lvlText w:val="-"/>
      <w:lvlJc w:val="left"/>
      <w:pPr>
        <w:ind w:left="720" w:hanging="360"/>
      </w:pPr>
      <w:rPr>
        <w:rFonts w:ascii="Calibri" w:eastAsiaTheme="minorHAnsi" w:hAnsi="Calibri" w:cstheme="minorBidi" w:hint="default"/>
      </w:rPr>
    </w:lvl>
    <w:lvl w:ilvl="1" w:tplc="10090001">
      <w:start w:val="1"/>
      <w:numFmt w:val="bullet"/>
      <w:lvlText w:val=""/>
      <w:lvlJc w:val="left"/>
      <w:pPr>
        <w:tabs>
          <w:tab w:val="num" w:pos="1440"/>
        </w:tabs>
        <w:ind w:left="1440" w:hanging="360"/>
      </w:pPr>
      <w:rPr>
        <w:rFonts w:ascii="Symbol" w:hAnsi="Symbol" w:hint="default"/>
      </w:rPr>
    </w:lvl>
    <w:lvl w:ilvl="2" w:tplc="10090005">
      <w:start w:val="1"/>
      <w:numFmt w:val="decimal"/>
      <w:lvlText w:val="%3."/>
      <w:lvlJc w:val="left"/>
      <w:pPr>
        <w:tabs>
          <w:tab w:val="num" w:pos="2160"/>
        </w:tabs>
        <w:ind w:left="2160" w:hanging="360"/>
      </w:pPr>
    </w:lvl>
    <w:lvl w:ilvl="3" w:tplc="10090001">
      <w:start w:val="1"/>
      <w:numFmt w:val="decimal"/>
      <w:lvlText w:val="%4."/>
      <w:lvlJc w:val="left"/>
      <w:pPr>
        <w:tabs>
          <w:tab w:val="num" w:pos="2880"/>
        </w:tabs>
        <w:ind w:left="2880" w:hanging="360"/>
      </w:pPr>
    </w:lvl>
    <w:lvl w:ilvl="4" w:tplc="10090003">
      <w:start w:val="1"/>
      <w:numFmt w:val="decimal"/>
      <w:lvlText w:val="%5."/>
      <w:lvlJc w:val="left"/>
      <w:pPr>
        <w:tabs>
          <w:tab w:val="num" w:pos="3600"/>
        </w:tabs>
        <w:ind w:left="3600" w:hanging="360"/>
      </w:pPr>
    </w:lvl>
    <w:lvl w:ilvl="5" w:tplc="10090005">
      <w:start w:val="1"/>
      <w:numFmt w:val="decimal"/>
      <w:lvlText w:val="%6."/>
      <w:lvlJc w:val="left"/>
      <w:pPr>
        <w:tabs>
          <w:tab w:val="num" w:pos="4320"/>
        </w:tabs>
        <w:ind w:left="4320" w:hanging="360"/>
      </w:pPr>
    </w:lvl>
    <w:lvl w:ilvl="6" w:tplc="10090001">
      <w:start w:val="1"/>
      <w:numFmt w:val="decimal"/>
      <w:lvlText w:val="%7."/>
      <w:lvlJc w:val="left"/>
      <w:pPr>
        <w:tabs>
          <w:tab w:val="num" w:pos="5040"/>
        </w:tabs>
        <w:ind w:left="5040" w:hanging="360"/>
      </w:pPr>
    </w:lvl>
    <w:lvl w:ilvl="7" w:tplc="10090003">
      <w:start w:val="1"/>
      <w:numFmt w:val="decimal"/>
      <w:lvlText w:val="%8."/>
      <w:lvlJc w:val="left"/>
      <w:pPr>
        <w:tabs>
          <w:tab w:val="num" w:pos="5760"/>
        </w:tabs>
        <w:ind w:left="5760" w:hanging="360"/>
      </w:pPr>
    </w:lvl>
    <w:lvl w:ilvl="8" w:tplc="10090005">
      <w:start w:val="1"/>
      <w:numFmt w:val="decimal"/>
      <w:lvlText w:val="%9."/>
      <w:lvlJc w:val="left"/>
      <w:pPr>
        <w:tabs>
          <w:tab w:val="num" w:pos="6480"/>
        </w:tabs>
        <w:ind w:left="6480" w:hanging="360"/>
      </w:pPr>
    </w:lvl>
  </w:abstractNum>
  <w:abstractNum w:abstractNumId="11">
    <w:nsid w:val="35971459"/>
    <w:multiLevelType w:val="hybridMultilevel"/>
    <w:tmpl w:val="A558C800"/>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2">
    <w:nsid w:val="38265950"/>
    <w:multiLevelType w:val="hybridMultilevel"/>
    <w:tmpl w:val="1B76D17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nsid w:val="4CA80F3A"/>
    <w:multiLevelType w:val="hybridMultilevel"/>
    <w:tmpl w:val="A59283A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nsid w:val="4CEE1ED1"/>
    <w:multiLevelType w:val="hybridMultilevel"/>
    <w:tmpl w:val="82DC90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F3024C8"/>
    <w:multiLevelType w:val="hybridMultilevel"/>
    <w:tmpl w:val="8696AEB6"/>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nsid w:val="53FA6697"/>
    <w:multiLevelType w:val="hybridMultilevel"/>
    <w:tmpl w:val="172A017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5EA775E9"/>
    <w:multiLevelType w:val="hybridMultilevel"/>
    <w:tmpl w:val="07EC2CC8"/>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9">
    <w:nsid w:val="61665D3B"/>
    <w:multiLevelType w:val="hybridMultilevel"/>
    <w:tmpl w:val="C67047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nsid w:val="62A9382D"/>
    <w:multiLevelType w:val="hybridMultilevel"/>
    <w:tmpl w:val="2FDC66B8"/>
    <w:lvl w:ilvl="0" w:tplc="1C16B6AA">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6FDF1B5E"/>
    <w:multiLevelType w:val="hybridMultilevel"/>
    <w:tmpl w:val="4B06A928"/>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2">
    <w:nsid w:val="75D37289"/>
    <w:multiLevelType w:val="hybridMultilevel"/>
    <w:tmpl w:val="83E215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nsid w:val="785E09FA"/>
    <w:multiLevelType w:val="hybridMultilevel"/>
    <w:tmpl w:val="D6ECA8A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12"/>
  </w:num>
  <w:num w:numId="4">
    <w:abstractNumId w:val="18"/>
  </w:num>
  <w:num w:numId="5">
    <w:abstractNumId w:val="0"/>
  </w:num>
  <w:num w:numId="6">
    <w:abstractNumId w:val="17"/>
  </w:num>
  <w:num w:numId="7">
    <w:abstractNumId w:val="15"/>
  </w:num>
  <w:num w:numId="8">
    <w:abstractNumId w:val="8"/>
  </w:num>
  <w:num w:numId="9">
    <w:abstractNumId w:val="7"/>
  </w:num>
  <w:num w:numId="10">
    <w:abstractNumId w:val="22"/>
  </w:num>
  <w:num w:numId="11">
    <w:abstractNumId w:val="13"/>
  </w:num>
  <w:num w:numId="12">
    <w:abstractNumId w:val="19"/>
  </w:num>
  <w:num w:numId="13">
    <w:abstractNumId w:val="3"/>
  </w:num>
  <w:num w:numId="14">
    <w:abstractNumId w:val="23"/>
  </w:num>
  <w:num w:numId="15">
    <w:abstractNumId w:val="20"/>
  </w:num>
  <w:num w:numId="16">
    <w:abstractNumId w:val="10"/>
  </w:num>
  <w:num w:numId="17">
    <w:abstractNumId w:val="1"/>
  </w:num>
  <w:num w:numId="18">
    <w:abstractNumId w:val="2"/>
  </w:num>
  <w:num w:numId="19">
    <w:abstractNumId w:val="16"/>
  </w:num>
  <w:num w:numId="20">
    <w:abstractNumId w:val="6"/>
  </w:num>
  <w:num w:numId="21">
    <w:abstractNumId w:val="21"/>
  </w:num>
  <w:num w:numId="22">
    <w:abstractNumId w:val="14"/>
  </w:num>
  <w:num w:numId="23">
    <w:abstractNumId w:val="4"/>
  </w:num>
  <w:num w:numId="24">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6"/>
  <w:proofState w:spelling="clean" w:grammar="clean"/>
  <w:defaultTabStop w:val="720"/>
  <w:characterSpacingControl w:val="doNotCompress"/>
  <w:compat/>
  <w:rsids>
    <w:rsidRoot w:val="00387A72"/>
    <w:rsid w:val="000061D5"/>
    <w:rsid w:val="00017FF5"/>
    <w:rsid w:val="00030120"/>
    <w:rsid w:val="00100A17"/>
    <w:rsid w:val="001139CB"/>
    <w:rsid w:val="00125200"/>
    <w:rsid w:val="001D0B20"/>
    <w:rsid w:val="001F0556"/>
    <w:rsid w:val="00200A2C"/>
    <w:rsid w:val="00237DCA"/>
    <w:rsid w:val="002C5D53"/>
    <w:rsid w:val="0034101E"/>
    <w:rsid w:val="00371C2C"/>
    <w:rsid w:val="00387A72"/>
    <w:rsid w:val="00394112"/>
    <w:rsid w:val="003C3179"/>
    <w:rsid w:val="003D3852"/>
    <w:rsid w:val="00403C3B"/>
    <w:rsid w:val="00431FD8"/>
    <w:rsid w:val="004370F2"/>
    <w:rsid w:val="0047665F"/>
    <w:rsid w:val="004D4561"/>
    <w:rsid w:val="004F4525"/>
    <w:rsid w:val="004F465D"/>
    <w:rsid w:val="004F643D"/>
    <w:rsid w:val="00537D1D"/>
    <w:rsid w:val="00551842"/>
    <w:rsid w:val="0058252B"/>
    <w:rsid w:val="00613C55"/>
    <w:rsid w:val="0061600E"/>
    <w:rsid w:val="00631A09"/>
    <w:rsid w:val="006467BC"/>
    <w:rsid w:val="006608D4"/>
    <w:rsid w:val="0069319A"/>
    <w:rsid w:val="006A756C"/>
    <w:rsid w:val="008063EA"/>
    <w:rsid w:val="008850E7"/>
    <w:rsid w:val="008A65AC"/>
    <w:rsid w:val="008B5D49"/>
    <w:rsid w:val="008C3B17"/>
    <w:rsid w:val="008F617A"/>
    <w:rsid w:val="0091605A"/>
    <w:rsid w:val="00944DA7"/>
    <w:rsid w:val="009A58DF"/>
    <w:rsid w:val="009D07DC"/>
    <w:rsid w:val="009E06C4"/>
    <w:rsid w:val="00A0290D"/>
    <w:rsid w:val="00A42C74"/>
    <w:rsid w:val="00A639CF"/>
    <w:rsid w:val="00AA74B7"/>
    <w:rsid w:val="00B05DE8"/>
    <w:rsid w:val="00BC128D"/>
    <w:rsid w:val="00C01AB7"/>
    <w:rsid w:val="00C21461"/>
    <w:rsid w:val="00D221FC"/>
    <w:rsid w:val="00D565CF"/>
    <w:rsid w:val="00D64ABB"/>
    <w:rsid w:val="00DD5411"/>
    <w:rsid w:val="00E0628B"/>
    <w:rsid w:val="00EC73FA"/>
    <w:rsid w:val="00EE1BED"/>
    <w:rsid w:val="00F21775"/>
    <w:rsid w:val="00F46F1D"/>
    <w:rsid w:val="00F720C9"/>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2" type="connector" idref="#_x0000_s103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012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87A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7A72"/>
    <w:rPr>
      <w:rFonts w:ascii="Tahoma" w:hAnsi="Tahoma" w:cs="Tahoma"/>
      <w:sz w:val="16"/>
      <w:szCs w:val="16"/>
    </w:rPr>
  </w:style>
  <w:style w:type="paragraph" w:styleId="ListParagraph">
    <w:name w:val="List Paragraph"/>
    <w:basedOn w:val="Normal"/>
    <w:uiPriority w:val="34"/>
    <w:qFormat/>
    <w:rsid w:val="00387A72"/>
    <w:pPr>
      <w:ind w:left="720"/>
      <w:contextualSpacing/>
    </w:pPr>
  </w:style>
  <w:style w:type="character" w:customStyle="1" w:styleId="apple-converted-space">
    <w:name w:val="apple-converted-space"/>
    <w:basedOn w:val="DefaultParagraphFont"/>
    <w:rsid w:val="008C3B17"/>
  </w:style>
</w:styles>
</file>

<file path=word/webSettings.xml><?xml version="1.0" encoding="utf-8"?>
<w:webSettings xmlns:r="http://schemas.openxmlformats.org/officeDocument/2006/relationships" xmlns:w="http://schemas.openxmlformats.org/wordprocessingml/2006/main">
  <w:divs>
    <w:div w:id="991445629">
      <w:bodyDiv w:val="1"/>
      <w:marLeft w:val="0"/>
      <w:marRight w:val="0"/>
      <w:marTop w:val="0"/>
      <w:marBottom w:val="0"/>
      <w:divBdr>
        <w:top w:val="none" w:sz="0" w:space="0" w:color="auto"/>
        <w:left w:val="none" w:sz="0" w:space="0" w:color="auto"/>
        <w:bottom w:val="none" w:sz="0" w:space="0" w:color="auto"/>
        <w:right w:val="none" w:sz="0" w:space="0" w:color="auto"/>
      </w:divBdr>
    </w:div>
    <w:div w:id="1274945650">
      <w:bodyDiv w:val="1"/>
      <w:marLeft w:val="0"/>
      <w:marRight w:val="0"/>
      <w:marTop w:val="0"/>
      <w:marBottom w:val="0"/>
      <w:divBdr>
        <w:top w:val="none" w:sz="0" w:space="0" w:color="auto"/>
        <w:left w:val="none" w:sz="0" w:space="0" w:color="auto"/>
        <w:bottom w:val="none" w:sz="0" w:space="0" w:color="auto"/>
        <w:right w:val="none" w:sz="0" w:space="0" w:color="auto"/>
      </w:divBdr>
    </w:div>
    <w:div w:id="1764296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26" Type="http://schemas.openxmlformats.org/officeDocument/2006/relationships/image" Target="media/image21.jpeg"/><Relationship Id="rId3" Type="http://schemas.openxmlformats.org/officeDocument/2006/relationships/styles" Target="styles.xml"/><Relationship Id="rId21" Type="http://schemas.openxmlformats.org/officeDocument/2006/relationships/image" Target="media/image16.jpeg"/><Relationship Id="rId34" Type="http://schemas.openxmlformats.org/officeDocument/2006/relationships/image" Target="media/image29.png"/><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image" Target="media/image20.jpeg"/><Relationship Id="rId33" Type="http://schemas.openxmlformats.org/officeDocument/2006/relationships/image" Target="media/image28.jpe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jpe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24" Type="http://schemas.openxmlformats.org/officeDocument/2006/relationships/image" Target="media/image19.jpeg"/><Relationship Id="rId32" Type="http://schemas.openxmlformats.org/officeDocument/2006/relationships/image" Target="media/image27.jpeg"/><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image" Target="media/image18.jpeg"/><Relationship Id="rId28" Type="http://schemas.openxmlformats.org/officeDocument/2006/relationships/image" Target="media/image23.png"/><Relationship Id="rId36" Type="http://schemas.openxmlformats.org/officeDocument/2006/relationships/theme" Target="theme/theme1.xml"/><Relationship Id="rId10" Type="http://schemas.openxmlformats.org/officeDocument/2006/relationships/image" Target="media/image5.jpeg"/><Relationship Id="rId19" Type="http://schemas.openxmlformats.org/officeDocument/2006/relationships/image" Target="media/image14.jpe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image" Target="media/image17.jpeg"/><Relationship Id="rId27" Type="http://schemas.openxmlformats.org/officeDocument/2006/relationships/image" Target="media/image22.jpeg"/><Relationship Id="rId30" Type="http://schemas.openxmlformats.org/officeDocument/2006/relationships/image" Target="media/image25.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01DB98-A246-4079-A354-11A28B41EC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4</TotalTime>
  <Pages>24</Pages>
  <Words>2943</Words>
  <Characters>16779</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968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31</cp:revision>
  <dcterms:created xsi:type="dcterms:W3CDTF">2016-10-27T19:48:00Z</dcterms:created>
  <dcterms:modified xsi:type="dcterms:W3CDTF">2017-06-06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